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80A60" w14:textId="6F5E4032" w:rsidR="0055311E" w:rsidRDefault="0055311E" w:rsidP="009A154A">
      <w:pPr>
        <w:widowControl w:val="0"/>
        <w:autoSpaceDE w:val="0"/>
        <w:autoSpaceDN w:val="0"/>
        <w:adjustRightInd w:val="0"/>
        <w:spacing w:line="240" w:lineRule="auto"/>
        <w:ind w:left="480" w:hanging="480"/>
      </w:pPr>
      <w:bookmarkStart w:id="0" w:name="_GoBack"/>
      <w:bookmarkEnd w:id="0"/>
    </w:p>
    <w:p w14:paraId="0DD1ABCA" w14:textId="69AFF546" w:rsidR="009A154A" w:rsidRDefault="009A154A" w:rsidP="009A154A">
      <w:pPr>
        <w:widowControl w:val="0"/>
        <w:autoSpaceDE w:val="0"/>
        <w:autoSpaceDN w:val="0"/>
        <w:adjustRightInd w:val="0"/>
        <w:spacing w:line="240" w:lineRule="auto"/>
        <w:ind w:left="480" w:hanging="480"/>
      </w:pPr>
      <w:r>
        <w:t>List of NHANES Studies using 10 hours or more as definition of a valid day</w:t>
      </w:r>
    </w:p>
    <w:p w14:paraId="382B2179" w14:textId="5CAA5E81" w:rsidR="009A154A" w:rsidRDefault="009A154A" w:rsidP="009A154A">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adohealth.2017.11.298","ISSN":"1054139X","author":[{"dropping-particle":"","family":"Hartz","given":"Jacob","non-dropping-particle":"","parse-names":false,"suffix":""},{"dropping-particle":"","family":"Yingling","given":"Leah","non-dropping-particle":"","parse-names":false,"suffix":""},{"dropping-particle":"","family":"Ayers","given":"Colby","non-dropping-particle":"","parse-names":false,"suffix":""},{"dropping-particle":"","family":"Adu-Brimpong","given":"Joel","non-dropping-particle":"","parse-names":false,"suffix":""},{"dropping-particle":"","family":"Rivers","given":"Joshua","non-dropping-particle":"","parse-names":false,"suffix":""},{"dropping-particle":"","family":"Ahuja","given":"Chaarushi","non-dropping-particle":"","parse-names":false,"suffix":""},{"dropping-particle":"","family":"Powell-Wiley","given":"Tiffany M.","non-dropping-particle":"","parse-names":false,"suffix":""}],"container-title":"Journal of Adolescent Health","id":"ITEM-1","issue":"5","issued":{"date-parts":[["2018","5"]]},"page":"583-590","title":"Clustering of Health Behaviors and Cardiorespiratory Fitness Among U.S. Adolescents","type":"article-journal","volume":"62"},"uris":["http://www.mendeley.com/documents/?uuid=48c89c60-22f5-4aec-afc3-c8f637d94694"]},{"id":"ITEM-2","itemData":{"DOI":"10.1249/MSS.0000000000000885","ISSN":"0195-9131","author":[{"dropping-particle":"","family":"Fishamn","given":"Ezra I.","non-dropping-particle":"","parse-names":false,"suffix":""},{"dropping-particle":"","family":"Steeves","given":"Jeremy A.","non-dropping-particle":"","parse-names":false,"suffix":""},{"dropping-particle":"","family":"Zipunnikov","given":"Vadim","non-dropping-particle":"","parse-names":false,"suffix":""},{"dropping-particle":"","family":"Koster","given":"Annemarie","non-dropping-particle":"","parse-names":false,"suffix":""},{"dropping-particle":"","family":"Berrigan","given":"David","non-dropping-particle":"","parse-names":false,"suffix":""},{"dropping-particle":"","family":"Harris","given":"Tamara A.","non-dropping-particle":"","parse-names":false,"suffix":""},{"dropping-particle":"","family":"Murphy","given":"Rachel","non-dropping-particle":"","parse-names":false,"suffix":""}],"container-title":"Medicine &amp; Science in Sports &amp; Exercise","id":"ITEM-2","issue":"7","issued":{"date-parts":[["2016","7"]]},"page":"1303-1311","title":"Association between Objectively Measured Physical Activity and Mortality in NHANES","type":"article-journal","volume":"48"},"uris":["http://www.mendeley.com/documents/?uuid=7236f058-eacf-435b-be3f-bcc60d802ddf"]},{"id":"ITEM-3","itemData":{"DOI":"10.1186/s12966-015-0172-x","ISSN":"1479-5868","author":[{"dropping-particle":"","family":"Tudor-Locke","given":"Catrine","non-dropping-particle":"","parse-names":false,"suffix":""},{"dropping-particle":"V","family":"Barreira","given":"Tiago","non-dropping-particle":"","parse-names":false,"suffix":""},{"dropping-particle":"","family":"Schuna","given":"John M","non-dropping-particle":"","parse-names":false,"suffix":""},{"dropping-particle":"","family":"Mire","given":"Emily F","non-dropping-particle":"","parse-names":false,"suffix":""},{"dropping-particle":"","family":"Chaput","given":"Jean-Philippe","non-dropping-particle":"","parse-names":false,"suffix":""},{"dropping-particle":"","family":"Fogelholm","given":"Mikael","non-dropping-particle":"","parse-names":false,"suffix":""},{"dropping-particle":"","family":"Hu","given":"Gang","non-dropping-particle":"","parse-names":false,"suffix":""},{"dropping-particle":"","family":"Kuriyan","given":"Rebecca","non-dropping-particle":"","parse-names":false,"suffix":""},{"dropping-particle":"","family":"Kurpad","given":"Anura","non-dropping-particle":"","parse-names":false,"suffix":""},{"dropping-particle":"V","family":"Lambert","given":"Estelle","non-dropping-particle":"","parse-names":false,"suffix":""},{"dropping-particle":"","family":"Maher","given":"Carol","non-dropping-particle":"","parse-names":false,"suffix":""},{"dropping-particle":"","family":"Maia","given":"José","non-dropping-particle":"","parse-names":false,"suffix":""},{"dropping-particle":"","family":"Matsudo","given":"Victor","non-dropping-particle":"","parse-names":false,"suffix":""},{"dropping-particle":"","family":"Olds","given":"Tim","non-dropping-particle":"","parse-names":false,"suffix":""},{"dropping-particle":"","family":"Onywera","given":"Vincent","non-dropping-particle":"","parse-names":false,"suffix":""},{"dropping-particle":"","family":"Sarmiento","given":"Olga L","non-dropping-particle":"","parse-names":false,"suffix":""},{"dropping-particle":"","family":"Standage","given":"Martyn","non-dropping-particle":"","parse-names":false,"suffix":""},{"dropping-particle":"","family":"Tremblay","given":"Mark S","non-dropping-particle":"","parse-names":false,"suffix":""},{"dropping-particle":"","family":"Zhao","given":"Pei","non-dropping-particle":"","parse-names":false,"suffix":""},{"dropping-particle":"","family":"Church","given":"Timothy S","non-dropping-particle":"","parse-names":false,"suffix":""},{"dropping-particle":"","family":"Katzmarzyk","given":"Peter T","non-dropping-particle":"","parse-names":false,"suffix":""}],"container-title":"International Journal of Behavioral Nutrition and Physical Activity","id":"ITEM-3","issue":"1","issued":{"date-parts":[["2015"]]},"page":"11","title":"Improving wear time compliance with a 24-hour waist-worn accelerometer protocol in the International Study of Childhood Obesity, Lifestyle and the Environment (ISCOLE)","type":"article-journal","volume":"12"},"uris":["http://www.mendeley.com/documents/?uuid=b1839c2e-c21a-4365-93e5-0e87a294875a"]},{"id":"ITEM-4","itemData":{"DOI":"10.1371/journal.pone.0118078","ISSN":"1932-6203","author":[{"dropping-particle":"","family":"Kim","given":"Youngdeok","non-dropping-particle":"","parse-names":false,"suffix":""},{"dropping-particle":"","family":"Welk","given":"Gregory J.","non-dropping-particle":"","parse-names":false,"suffix":""},{"dropping-particle":"","family":"Braun","given":"Saori I.","non-dropping-particle":"","parse-names":false,"suffix":""},{"dropping-particle":"","family":"Kang","given":"Minsoo","non-dropping-particle":"","parse-names":false,"suffix":""}],"container-title":"PLOS ONE","editor":[{"dropping-particle":"","family":"Zanetta","given":"Dirce Maria Trevisan","non-dropping-particle":"","parse-names":false,"suffix":""}],"id":"ITEM-4","issue":"2","issued":{"date-parts":[["2015","2","6"]]},"page":"e0118078","title":"Extracting Objective Estimates of Sedentary Behavior from Accelerometer Data: Measurement Considerations for Surveillance and Research Applications","type":"article-journal","volume":"10"},"uris":["http://www.mendeley.com/documents/?uuid=2b282eab-ab39-4869-97c6-78fab5f6dbcd"]},{"id":"ITEM-5","itemData":{"DOI":"10.1016/j.mayocp.2014.04.019","ISSN":"00256196","author":[{"dropping-particle":"","family":"Kulinski","given":"Jacquelyn P.","non-dropping-particle":"","parse-names":false,"suffix":""},{"dropping-particle":"","family":"Khera","given":"Amit","non-dropping-particle":"","parse-names":false,"suffix":""},{"dropping-particle":"","family":"Ayers","given":"Colby R.","non-dropping-particle":"","parse-names":false,"suffix":""},{"dropping-particle":"","family":"Das","given":"Sandeep R.","non-dropping-particle":"","parse-names":false,"suffix":""},{"dropping-particle":"","family":"Lemos","given":"James A.","non-dropping-particle":"de","parse-names":false,"suffix":""},{"dropping-particle":"","family":"Blair","given":"Steven N.","non-dropping-particle":"","parse-names":false,"suffix":""},{"dropping-particle":"","family":"Berry","given":"Jarett D.","non-dropping-particle":"","parse-names":false,"suffix":""}],"container-title":"Mayo Clinic Proceedings","id":"ITEM-5","issue":"8","issued":{"date-parts":[["2014","8"]]},"page":"1063-1071","title":"Association Between Cardiorespiratory Fitness and Accelerometer-Derived Physical Activity and Sedentary Time in the General Population","type":"article-journal","volume":"89"},"uris":["http://www.mendeley.com/documents/?uuid=0559ddc4-e714-4eec-9811-d1aa9a1c08af"]},{"id":"ITEM-6","itemData":{"DOI":"10.3390/ijerph120302330","ISSN":"1660-4601","author":[{"dropping-particle":"","family":"Velde","given":"Jeroen","non-dropping-particle":"van der","parse-names":false,"suffix":""},{"dropping-particle":"","family":"Savelberg","given":"Hans","non-dropping-particle":"","parse-names":false,"suffix":""},{"dropping-particle":"","family":"Schaper","given":"Nicolaas","non-dropping-particle":"","parse-names":false,"suffix":""},{"dropping-particle":"","family":"Koster","given":"Annemarie","non-dropping-particle":"","parse-names":false,"suffix":""}],"container-title":"International Journal of Environmental Research and Public Health","id":"ITEM-6","issue":"3","issued":{"date-parts":[["2015","2","23"]]},"page":"2330-2343","title":"Moderate Activity and Fitness, Not Sedentary Time, Are Independently Associated with Cardio-Metabolic Risk in U.S. Adults Aged 18–49","type":"article-journal","volume":"12"},"uris":["http://www.mendeley.com/documents/?uuid=f8b5bdf6-5679-4f55-b2bf-946a1478f9d6"]},{"id":"ITEM-7","itemData":{"DOI":"10.1371/journal.pone.0115915","ISSN":"1932-6203","author":[{"dropping-particle":"","family":"Wolff-Hughes","given":"Dana L.","non-dropping-particle":"","parse-names":false,"suffix":""},{"dropping-particle":"","family":"Bassett","given":"David R.","non-dropping-particle":"","parse-names":false,"suffix":""},{"dropping-particle":"","family":"Fitzhugh","given":"Eugene C.","non-dropping-particle":"","parse-names":false,"suffix":""}],"container-title":"PLoS ONE","editor":[{"dropping-particle":"","family":"Bammann","given":"Karin","non-dropping-particle":"","parse-names":false,"suffix":""}],"id":"ITEM-7","issue":"12","issued":{"date-parts":[["2014","12","22"]]},"page":"e115915","title":"Population-Referenced Percentiles for Waist-Worn Accelerometer-Derived Total Activity Counts in U.S. Youth: 2003 – 2006 NHANES","type":"article-journal","volume":"9"},"uris":["http://www.mendeley.com/documents/?uuid=ac877f84-febf-4338-a81d-9eca1c5e912b"]},{"id":"ITEM-8","itemData":{"DOI":"10.1007/s40279-017-0724-0","ISSN":"0112-1642","author":[{"dropping-particle":"","family":"Füzéki","given":"Eszter","non-dropping-particle":"","parse-names":false,"suffix":""},{"dropping-particle":"","family":"Engeroff","given":"Tobias","non-dropping-particle":"","parse-names":false,"suffix":""},{"dropping-particle":"","family":"Banzer","given":"Winfried","non-dropping-particle":"","parse-names":false,"suffix":""}],"container-title":"Sports Medicine","id":"ITEM-8","issue":"9","issued":{"date-parts":[["2017","9","10"]]},"page":"1769-1793","title":"Health Benefits of Light-Intensity Physical Activity: A Systematic Review of Accelerometer Data of the National Health and Nutrition Examination Survey (NHANES)","type":"article-journal","volume":"47"},"uris":["http://www.mendeley.com/documents/?uuid=7b116641-0de8-4abd-a8ca-b3dc8694d480"]},{"id":"ITEM-9","itemData":{"DOI":"10.1016/j.gaitpost.2014.12.008","ISSN":"09666362","author":[{"dropping-particle":"","family":"Lee","given":"Paul H.","non-dropping-particle":"","parse-names":false,"suffix":""}],"container-title":"Gait &amp; Posture","id":"ITEM-9","issue":"2","issued":{"date-parts":[["2015","2"]]},"page":"516-521","title":"A sensitivity analysis on the variability in accelerometer data processing for monitoring physical activity","type":"article-journal","volume":"41"},"uris":["http://www.mendeley.com/documents/?uuid=50505f95-7d09-4621-93bb-f12bf726a079"]},{"id":"ITEM-10","itemData":{"DOI":"10.1177/1358863X15573837","ISSN":"1358-863X","author":[{"dropping-particle":"","family":"Kulinski","given":"Jacquelyn P","non-dropping-particle":"","parse-names":false,"suffix":""},{"dropping-particle":"","family":"Sanghavi","given":"Monika","non-dropping-particle":"","parse-names":false,"suffix":""},{"dropping-particle":"","family":"Ayers","given":"Colby R","non-dropping-particle":"","parse-names":false,"suffix":""},{"dropping-particle":"","family":"Das","given":"Sandeep R","non-dropping-particle":"","parse-names":false,"suffix":""},{"dropping-particle":"","family":"Banerjee","given":"Subhash","non-dropping-particle":"","parse-names":false,"suffix":""},{"dropping-particle":"","family":"Berry","given":"Jarett D","non-dropping-particle":"","parse-names":false,"suffix":""},{"dropping-particle":"","family":"Addo","given":"Tayo","non-dropping-particle":"","parse-names":false,"suffix":""},{"dropping-particle":"","family":"Lemos","given":"James A","non-dropping-particle":"De","parse-names":false,"suffix":""},{"dropping-particle":"","family":"Kumbhani","given":"Dharam J","non-dropping-particle":"","parse-names":false,"suffix":""}],"container-title":"Vascular Medicine","id":"ITEM-10","issue":"4","issued":{"date-parts":[["2015","8","16"]]},"page":"332-338","title":"Association between low ankle-brachial index and accelerometer-derived sedentary and exercise time in the asymptomatic general population","type":"article-journal","volume":"20"},"uris":["http://www.mendeley.com/documents/?uuid=57e7f9a2-65a8-445d-aa5c-24971d325b50"]},{"id":"ITEM-11","itemData":{"DOI":"10.5888/pcd13.160159","ISSN":"1545-1151","author":[{"dropping-particle":"","family":"Boyer","given":"William R.","non-dropping-particle":"","parse-names":false,"suffix":""},{"dropping-particle":"","family":"Wolff-Hughes","given":"Dana L.","non-dropping-particle":"","parse-names":false,"suffix":""},{"dropping-particle":"","family":"Bassett","given":"David R.","non-dropping-particle":"","parse-names":false,"suffix":""},{"dropping-particle":"","family":"Churilla","given":"James R.","non-dropping-particle":"","parse-names":false,"suffix":""},{"dropping-particle":"","family":"Fitzhugh","given":"Eugene C.","non-dropping-particle":"","parse-names":false,"suffix":""}],"container-title":"Preventing Chronic Disease","id":"ITEM-11","issued":{"date-parts":[["2016","10","20"]]},"page":"160159","title":"Accelerometer-Derived Total Activity Counts, Bouted Minutes of Moderate to Vigorous Activity, and Insulin Resistance: NHANES 2003–2006","type":"article-journal","volume":"13"},"uris":["http://www.mendeley.com/documents/?uuid=a5541723-4c46-4b75-b3b0-277b189975c3"]},{"id":"ITEM-12","itemData":{"DOI":"10.2105/AJPH.2009.180075","ISSN":"0090-0036","author":[{"dropping-particle":"","family":"Ham","given":"Sandra A.","non-dropping-particle":"","parse-names":false,"suffix":""},{"dropping-particle":"","family":"Ainsworth","given":"Barbara E.","non-dropping-particle":"","parse-names":false,"suffix":""}],"container-title":"American Journal of Public Health","id":"ITEM-12","issue":"S1","issued":{"date-parts":[["2010","4"]]},"page":"S263-S268","title":"Disparities in Data on Healthy People 2010 Physical Activity Objectives Collected by Accelerometry and Self-Report","type":"article-journal","volume":"100"},"uris":["http://www.mendeley.com/documents/?uuid=03d6daf6-741f-4f55-9508-ce6d83aa45b9"]},{"id":"ITEM-13","itemData":{"DOI":"10.1186/1479-5868-7-60","ISSN":"1479-5868","author":[{"dropping-particle":"","family":"Tudor-Locke","given":"Catrine","non-dropping-particle":"","parse-names":false,"suffix":""},{"dropping-particle":"","family":"Brashear","given":"Meghan M","non-dropping-particle":"","parse-names":false,"suffix":""},{"dropping-particle":"","family":"Johnson","given":"William D","non-dropping-particle":"","parse-names":false,"suffix":""},{"dropping-particle":"","family":"Katzmarzyk","given":"Peter T","non-dropping-particle":"","parse-names":false,"suffix":""}],"container-title":"International Journal of Behavioral Nutrition and Physical Activity","id":"ITEM-13","issue":"1","issued":{"date-parts":[["2010"]]},"page":"60","title":"Accelerometer profiles of physical activity and inactivity in normal weight, overweight, and obese U.S. men and women","type":"article-journal","volume":"7"},"uris":["http://www.mendeley.com/documents/?uuid=545efa31-5443-474c-8939-a50ae051e0cc"]},{"id":"ITEM-14","itemData":{"DOI":"10.1249/MSS.0b013e3182019510","ISSN":"0195-9131","author":[{"dropping-particle":"","family":"CLARK","given":"BRONWYN K.","non-dropping-particle":"","parse-names":false,"suffix":""},{"dropping-particle":"","family":"HEALY","given":"GENEVIEVE N.","non-dropping-particle":"","parse-names":false,"suffix":""},{"dropping-particle":"","family":"WINKLER","given":"ELISABETH A. H.","non-dropping-particle":"","parse-names":false,"suffix":""},{"dropping-particle":"","family":"GARDINER","given":"PAUL A.","non-dropping-particle":"","parse-names":false,"suffix":""},{"dropping-particle":"","family":"SUGIYAMA","given":"TAKEMI","non-dropping-particle":"","parse-names":false,"suffix":""},{"dropping-particle":"","family":"DUNSTAN","given":"DAVID W.","non-dropping-particle":"","parse-names":false,"suffix":""},{"dropping-particle":"","family":"MATTHEWS","given":"CHARLES E.","non-dropping-particle":"","parse-names":false,"suffix":""},{"dropping-particle":"","family":"OWEN","given":"NEVILLE","non-dropping-particle":"","parse-names":false,"suffix":""}],"container-title":"Medicine &amp; Science in Sports &amp; Exercise","id":"ITEM-14","issue":"5","issued":{"date-parts":[["2011","5"]]},"page":"822-828","title":"Relationship of Television Time with Accelerometer-Derived Sedentary Time","type":"article-journal","volume":"43"},"uris":["http://www.mendeley.com/documents/?uuid=37a76e28-9f75-4f28-850d-d616b97d2ac4"]},{"id":"ITEM-15","itemData":{"DOI":"10.1016/j.ypmed.2011.06.004","ISSN":"00917435","author":[{"dropping-particle":"","family":"Tudor-Locke","given":"Catrine","non-dropping-particle":"","parse-names":false,"suffix":""},{"dropping-particle":"","family":"Camhi","given":"Sarah M.","non-dropping-particle":"","parse-names":false,"suffix":""},{"dropping-particle":"","family":"Leonardi","given":"Claudia","non-dropping-particle":"","parse-names":false,"suffix":""},{"dropping-particle":"","family":"Johnson","given":"William D.","non-dropping-particle":"","parse-names":false,"suffix":""},{"dropping-particle":"","family":"Katzmarzyk","given":"Peter T.","non-dropping-particle":"","parse-names":false,"suffix":""},{"dropping-particle":"","family":"Earnest","given":"Conrad P.","non-dropping-particle":"","parse-names":false,"suffix":""},{"dropping-particle":"","family":"Church","given":"Timothy S.","non-dropping-particle":"","parse-names":false,"suffix":""}],"container-title":"Preventive Medicine","id":"ITEM-15","issue":"3","issued":{"date-parts":[["2011","9"]]},"page":"178-181","title":"Patterns of adult stepping cadence in the 2005–2006 NHANES","type":"article-journal","volume":"53"},"uris":["http://www.mendeley.com/documents/?uuid=ecb1dfe2-4315-4065-95ca-8c06c2520e15"]},{"id":"ITEM-16","itemData":{"DOI":"10.1016/j.amepre.2010.12.016","ISSN":"07493797","author":[{"dropping-particle":"","family":"Tucker","given":"Jared M.","non-dropping-particle":"","parse-names":false,"suffix":""},{"dropping-particle":"","family":"Welk","given":"Gregory J.","non-dropping-particle":"","parse-names":false,"suffix":""},{"dropping-particle":"","family":"Beyler","given":"Nicholas K.","non-dropping-particle":"","parse-names":false,"suffix":""}],"container-title":"American Journal of Preventive Medicine","id":"ITEM-16","issue":"4","issued":{"date-parts":[["2011","4"]]},"page":"454-461","title":"Physical Activity in U.S. Adults","type":"article-journal","volume":"40"},"uris":["http://www.mendeley.com/documents/?uuid=594ef2e4-051f-4d00-a9d5-34525410115a"]},{"id":"ITEM-17","itemData":{"DOI":"10.1093/eurheartj/ehq451","ISSN":"0195-668X","author":[{"dropping-particle":"","family":"Healy","given":"Genevieve N.","non-dropping-particle":"","parse-names":false,"suffix":""},{"dropping-particle":"","family":"Matthews","given":"Charles E.","non-dropping-particle":"","parse-names":false,"suffix":""},{"dropping-particle":"","family":"Dunstan","given":"David W.","non-dropping-particle":"","parse-names":false,"suffix":""},{"dropping-particle":"","family":"Winkler","given":"Elisabeth A.H.","non-dropping-particle":"","parse-names":false,"suffix":""},{"dropping-particle":"","family":"Owen","given":"Neville","non-dropping-particle":"","parse-names":false,"suffix":""}],"container-title":"European Heart Journal","id":"ITEM-17","issue":"5","issued":{"date-parts":[["2011","3"]]},"page":"590-597","title":"Sedentary time and cardio-metabolic biomarkers in US adults: NHANES 2003–06","type":"article-journal","volume":"32"},"uris":["http://www.mendeley.com/documents/?uuid=c85801e8-fae5-48cd-91c4-918286969164"]},{"id":"ITEM-18","itemData":{"DOI":"10.1016/j.ypmed.2011.01.014","ISSN":"00917435","author":[{"dropping-particle":"","family":"Tudor-Locke","given":"Catrine","non-dropping-particle":"","parse-names":false,"suffix":""},{"dropping-particle":"","family":"Leonardi","given":"Claudia","non-dropping-particle":"","parse-names":false,"suffix":""},{"dropping-particle":"","family":"Johnson","given":"William D.","non-dropping-particle":"","parse-names":false,"suffix":""},{"dropping-particle":"","family":"Katzmarzyk","given":"Peter T.","non-dropping-particle":"","parse-names":false,"suffix":""},{"dropping-particle":"","family":"Church","given":"Timothy S.","non-dropping-particle":"","parse-names":false,"suffix":""}],"container-title":"Preventive Medicine","id":"ITEM-18","issue":"1-2","issued":{"date-parts":[["2011","7"]]},"page":"31-33","title":"Accelerometer steps/day translation of moderate-to-vigorous activity","type":"article-journal","volume":"53"},"uris":["http://www.mendeley.com/documents/?uuid=9c5027c2-dbfd-4216-8da4-57fd679385b0"]},{"id":"ITEM-19","itemData":{"DOI":"10.1186/1479-5868-6-31","ISSN":"1479-5868","author":[{"dropping-particle":"","family":"Hawkins","given":"Marquis S","non-dropping-particle":"","parse-names":false,"suffix":""},{"dropping-particle":"","family":"Storti","given":"Kristi L","non-dropping-particle":"","parse-names":false,"suffix":""},{"dropping-particle":"","family":"Richardson","given":"Caroline R","non-dropping-particle":"","parse-names":false,"suffix":""},{"dropping-particle":"","family":"King","given":"Wendy C","non-dropping-particle":"","parse-names":false,"suffix":""},{"dropping-particle":"","family":"Strath","given":"Scott J","non-dropping-particle":"","parse-names":false,"suffix":""},{"dropping-particle":"","family":"Holleman","given":"Robert G","non-dropping-particle":"","parse-names":false,"suffix":""},{"dropping-particle":"","family":"Kriska","given":"Andrea M","non-dropping-particle":"","parse-names":false,"suffix":""}],"container-title":"International Journal of Behavioral Nutrition and Physical Activity","id":"ITEM-19","issue":"1","issued":{"date-parts":[["2009"]]},"page":"31","title":"Objectively measured physical activity of USA adults by sex, age, and racial/ethnic groups: a cross-sectional study","type":"article-journal","volume":"6"},"uris":["http://www.mendeley.com/documents/?uuid=d4c49e41-7679-4d76-b01c-cfedd5328079"]},{"id":"ITEM-20","itemData":{"DOI":"10.5888/pcd11.140189","ISSN":"1545-1151","author":[{"dropping-particle":"","family":"Fan","given":"Jessie X.","non-dropping-particle":"","parse-names":false,"suffix":""},{"dropping-particle":"","family":"Wen","given":"Ming","non-dropping-particle":"","parse-names":false,"suffix":""},{"dropping-particle":"","family":"Kowaleski-Jones","given":"Lori","non-dropping-particle":"","parse-names":false,"suffix":""}],"container-title":"Preventing Chronic Disease","id":"ITEM-20","issued":{"date-parts":[["2014","8","21"]]},"page":"140189","title":"Rural–Urban Differences in Objective and Subjective Measures of Physical Activity: Findings From the National Health and Nutrition Examination Survey (NHANES) 2003–2006","type":"article-journal","volume":"11"},"uris":["http://www.mendeley.com/documents/?uuid=ba727695-0889-4f87-aa80-21c47d7dccb4"]},{"id":"ITEM-21","itemData":{"DOI":"10.1093/gerona/glt116","ISSN":"1079-5006","author":[{"dropping-particle":"","family":"Tudor-Locke","given":"C.","non-dropping-particle":"","parse-names":false,"suffix":""},{"dropping-particle":"","family":"Schuna","given":"J. M.","non-dropping-particle":"","parse-names":false,"suffix":""},{"dropping-particle":"V.","family":"Barreira","given":"T.","non-dropping-particle":"","parse-names":false,"suffix":""},{"dropping-particle":"","family":"Mire","given":"E. F.","non-dropping-particle":"","parse-names":false,"suffix":""},{"dropping-particle":"","family":"Broyles","given":"S. T.","non-dropping-particle":"","parse-names":false,"suffix":""},{"dropping-particle":"","family":"Katzmarzyk","given":"P. T.","non-dropping-particle":"","parse-names":false,"suffix":""},{"dropping-particle":"","family":"Johnson","given":"W. D.","non-dropping-particle":"","parse-names":false,"suffix":""}],"container-title":"The Journals of Gerontology Series A: Biological Sciences and Medical Sciences","id":"ITEM-21","issue":"11","issued":{"date-parts":[["2013","11","1"]]},"page":"1426-1432","title":"Normative Steps/Day Values for Older Adults: NHANES 2005-2006","type":"article-journal","volume":"68"},"uris":["http://www.mendeley.com/documents/?uuid=6dc5138b-5d5d-460d-b808-cb79262c204c"]},{"id":"ITEM-22","itemData":{"DOI":"10.1007/s10552-009-9460-6","ISSN":"0957-5243","author":[{"dropping-particle":"","family":"Lynch","given":"Brigid M.","non-dropping-particle":"","parse-names":false,"suffix":""},{"dropping-particle":"","family":"Dunstan","given":"David W.","non-dropping-particle":"","parse-names":false,"suffix":""},{"dropping-particle":"","family":"Healy","given":"Genevieve N.","non-dropping-particle":"","parse-names":false,"suffix":""},{"dropping-particle":"","family":"Winkler","given":"Elisabeth","non-dropping-particle":"","parse-names":false,"suffix":""},{"dropping-particle":"","family":"Eakin","given":"Elizabeth","non-dropping-particle":"","parse-names":false,"suffix":""},{"dropping-particle":"","family":"Owen","given":"Neville","non-dropping-particle":"","parse-names":false,"suffix":""}],"container-title":"Cancer Causes &amp; Control","id":"ITEM-22","issue":"2","issued":{"date-parts":[["2010","2","1"]]},"page":"283-288","title":"Objectively measured physical activity and sedentary time of breast cancer survivors, and associations with adiposity: findings from NHANES (2003–2006)","type":"article-journal","volume":"21"},"uris":["http://www.mendeley.com/documents/?uuid=784276d1-e9b2-42d5-a68c-d444e478679e"]},{"id":"ITEM-23","itemData":{"DOI":"10.1007/s10549-011-1559-2","ISSN":"0167-6806","author":[{"dropping-particle":"","family":"Lynch","given":"Brigid M.","non-dropping-particle":"","parse-names":false,"suffix":""},{"dropping-particle":"","family":"Friedenreich","given":"Christine M.","non-dropping-particle":"","parse-names":false,"suffix":""},{"dropping-particle":"","family":"Winkler","given":"Elisabeth A.H.","non-dropping-particle":"","parse-names":false,"suffix":""},{"dropping-particle":"","family":"Healy","given":"Geneviève N.","non-dropping-particle":"","parse-names":false,"suffix":""},{"dropping-particle":"","family":"Vallance","given":"Jeff K.","non-dropping-particle":"","parse-names":false,"suffix":""},{"dropping-particle":"","family":"Eakin","given":"Elizabeth G.","non-dropping-particle":"","parse-names":false,"suffix":""},{"dropping-particle":"","family":"Owen","given":"Neville","non-dropping-particle":"","parse-names":false,"suffix":""}],"container-title":"Breast Cancer Research and Treatment","id":"ITEM-23","issue":"1","issued":{"date-parts":[["2011","11","8"]]},"page":"183-194","title":"Associations of objectively assessed physical activity and sedentary time with biomarkers of breast cancer risk in postmenopausal women: findings from NHANES (2003–2006)","type":"article-journal","volume":"130"},"uris":["http://www.mendeley.com/documents/?uuid=bf4822e2-e618-4704-95f8-017466d4acab"]},{"id":"ITEM-24","itemData":{"DOI":"10.1186/1479-5868-10-49","ISSN":"1479-5868","author":[{"dropping-particle":"","family":"Adams","given":"Marc A","non-dropping-particle":"","parse-names":false,"suffix":""},{"dropping-particle":"","family":"Johnson","given":"William D","non-dropping-particle":"","parse-names":false,"suffix":""},{"dropping-particle":"","family":"Tudor-Locke","given":"Catrine","non-dropping-particle":"","parse-names":false,"suffix":""}],"container-title":"International Journal of Behavioral Nutrition and Physical Activity","id":"ITEM-24","issue":"1","issued":{"date-parts":[["2013"]]},"page":"49","title":"Steps/day translation of the moderate-to-vigorous physical activity guideline for children and adolescents","type":"article-journal","volume":"10"},"uris":["http://www.mendeley.com/documents/?uuid=efe888d4-0bc5-4d4a-881a-0a4b36ad7dc6"]},{"id":"ITEM-25","itemData":{"DOI":"10.1016/j.ypmed.2011.07.013","ISSN":"00917435","author":[{"dropping-particle":"","family":"Vallance","given":"Jeff K.","non-dropping-particle":"","parse-names":false,"suffix":""},{"dropping-particle":"","family":"Winkler","given":"Elisabeth A.H.","non-dropping-particle":"","parse-names":false,"suffix":""},{"dropping-particle":"","family":"Gardiner","given":"Paul A.","non-dropping-particle":"","parse-names":false,"suffix":""},{"dropping-particle":"","family":"Healy","given":"Genevieve N.","non-dropping-particle":"","parse-names":false,"suffix":""},{"dropping-particle":"","family":"Lynch","given":"Brigid M.","non-dropping-particle":"","parse-names":false,"suffix":""},{"dropping-particle":"","family":"Owen","given":"Neville","non-dropping-particle":"","parse-names":false,"suffix":""}],"container-title":"Preventive Medicine","id":"ITEM-25","issue":"4-5","issued":{"date-parts":[["2011","10"]]},"page":"284-288","title":"Associations of objectively-assessed physical activity and sedentary time with depression: NHANES (2005–2006)","type":"article-journal","volume":"53"},"uris":["http://www.mendeley.com/documents/?uuid=2ba3f3a2-113c-4c6d-b04d-83061c8e2df4"]},{"id":"ITEM-26","itemData":{"DOI":"10.1016/j.ypmed.2011.01.030","ISSN":"00917435","author":[{"dropping-particle":"","family":"Camhi","given":"Sarah M.","non-dropping-particle":"","parse-names":false,"suffix":""},{"dropping-particle":"","family":"Sisson","given":"Susan B.","non-dropping-particle":"","parse-names":false,"suffix":""},{"dropping-particle":"","family":"Johnson","given":"William D.","non-dropping-particle":"","parse-names":false,"suffix":""},{"dropping-particle":"","family":"Katzmarzyk","given":"Peter T.","non-dropping-particle":"","parse-names":false,"suffix":""},{"dropping-particle":"","family":"Tudor-Locke","given":"Catrine","non-dropping-particle":"","parse-names":false,"suffix":""}],"container-title":"Preventive Medicine","id":"ITEM-26","issue":"5","issued":{"date-parts":[["2011","5"]]},"page":"358-360","title":"Accelerometer-determined moderate intensity lifestyle activity and cardiometabolic health","type":"article-journal","volume":"52"},"uris":["http://www.mendeley.com/documents/?uuid=d286e7ed-b7bf-4d7e-a70b-d6631d671a65"]},{"id":"ITEM-27","itemData":{"DOI":"10.1016/j.ypmed.2017.05.030","ISSN":"10960260","abstract":"© 2017 Elsevier Inc. Advancements in accelerometer analytic and visualization techniques allow researchers to more precisely identify and compare critical periods of physical activity (PA) decline by age across the lifespan, and describe how daily PA patterns may vary across age groups. We used accelerometer data from the 2003–2006 cohorts of the National Health and Nutrition Examination Survey (NHANES) (n = 12,529) to quantify total PA as well as PA by intensity across the lifespan using sex-stratified, age specific percentile curves constructed using generalized additive models. We additionally estimated minute-to-minute diurnal PA using smoothed bivariate surfaces. We found that from childhood to adolescence (ages 6–19) across sex, PA is sharply lower by age partially due to a later initiation of morning PA. Total PA levels, at age 19 are comparable to levels at age 60. Contrary to prior evidence, during young adulthood (ages 20–30) total and light intensity PA increases by age and then stabilizes during midlife (ages 31–59) partially due to an earlier initiation of morning PA. We additionally found that males compared to females have an earlier lowering in PA by age at midlife and lower total PA, higher sedentary behavior, and lower light intensity PA in older adulthood; thes e trends seem to be driven by lower PA in the afternoon compared to females. Our results suggest a re-evaluation of how emerging adulthood may affect PA levels and the importance of considering time of day and sex differences when developing PA interventions.","author":[{"dropping-particle":"","family":"Varma","given":"V.R.","non-dropping-particle":"","parse-names":false,"suffix":""},{"dropping-particle":"","family":"Dey","given":"D.","non-dropping-particle":"","parse-names":false,"suffix":""},{"dropping-particle":"","family":"Leroux","given":"A.","non-dropping-particle":"","parse-names":false,"suffix":""},{"dropping-particle":"","family":"Di","given":"J.","non-dropping-particle":"","parse-names":false,"suffix":""},{"dropping-particle":"","family":"Urbanek","given":"J.","non-dropping-particle":"","parse-names":false,"suffix":""},{"dropping-particle":"","family":"Xiao","given":"L.","non-dropping-particle":"","parse-names":false,"suffix":""},{"dropping-particle":"","family":"Zipunnikov","given":"V.","non-dropping-particle":"","parse-names":false,"suffix":""}],"container-title":"Preventive Medicine","id":"ITEM-27","issued":{"date-parts":[["2017"]]},"page":"102-108","title":"Re-evaluating the effect of age on physical activity over the lifespan","type":"article-journal","volume":"101"},"uris":["http://www.mendeley.com/documents/?uuid=84f5cd1e-a197-3006-b970-679010d99fd8"]},{"id":"ITEM-28","itemData":{"DOI":"10.1016/j.ypmed.2017.10.028","ISSN":"00917435","PMID":"29080825","author":[{"dropping-particle":"","family":"Varma","given":"Vijay R","non-dropping-particle":"","parse-names":false,"suffix":""},{"dropping-particle":"","family":"Dey","given":"Debangan","non-dropping-particle":"","parse-names":false,"suffix":""},{"dropping-particle":"","family":"Leroux","given":"Andrew","non-dropping-particle":"","parse-names":false,"suffix":""},{"dropping-particle":"","family":"Di","given":"Junrui","non-dropping-particle":"","parse-names":false,"suffix":""},{"dropping-particle":"","family":"Urbanek","given":"Jacek","non-dropping-particle":"","parse-names":false,"suffix":""},{"dropping-particle":"","family":"Xiao","given":"Luo","non-dropping-particle":"","parse-names":false,"suffix":""},{"dropping-particle":"","family":"Zipunnikov","given":"Vadim","non-dropping-particle":"","parse-names":false,"suffix":""}],"container-title":"Preventive Medicine","id":"ITEM-28","issued":{"date-parts":[["2018","1","25"]]},"page":"233-235","title":"Total volume of physical activity: TAC, TLAC or TAC( λ )","type":"article-journal","volume":"106"},"uris":["http://www.mendeley.com/documents/?uuid=8f6d6225-c0ca-4ac8-ad5a-091c27de704c"]},{"id":"ITEM-29","itemData":{"DOI":"10.1123/jpah.2013-0463","ISSN":"1543-3080","author":[{"dropping-particle":"","family":"Wolff-Hughes","given":"Dana L.","non-dropping-particle":"","parse-names":false,"suffix":""},{"dropping-particle":"","family":"Fitzhugh","given":"Eugene C.","non-dropping-particle":"","parse-names":false,"suffix":""},{"dropping-particle":"","family":"Bassett","given":"David R.","non-dropping-particle":"","parse-names":false,"suffix":""},{"dropping-particle":"","family":"Churilla","given":"James R.","non-dropping-particle":"","parse-names":false,"suffix":""}],"container-title":"Journal of Physical Activity and Health","id":"ITEM-29","issue":"5","issued":{"date-parts":[["2015","5"]]},"page":"694-700","title":"Total Activity Counts and Bouted Minutes of Moderate-To-Vigorous Physical Activity: Relationships with Cardiometabolic Biomarkers Using 2003–2006 NHANES","type":"article-journal","volume":"12"},"uris":["http://www.mendeley.com/documents/?uuid=96090ff0-de08-4b70-90b3-295f2f1303d6"]},{"id":"ITEM-30","itemData":{"DOI":"10.1080/02701367.2013.784840","ISSN":"0270-1367","author":[{"dropping-particle":"","family":"Loprinzi","given":"Paul D.","non-dropping-particle":"","parse-names":false,"suffix":""},{"dropping-particle":"","family":"Lee","given":"Hyo","non-dropping-particle":"","parse-names":false,"suffix":""},{"dropping-particle":"","family":"Gilham","given":"Ben","non-dropping-particle":"","parse-names":false,"suffix":""},{"dropping-particle":"","family":"Cardinal","given":"Bradley J.","non-dropping-particle":"","parse-names":false,"suffix":""}],"container-title":"Research Quarterly for Exercise and Sport","id":"ITEM-30","issue":"2","issued":{"date-parts":[["2013","6"]]},"page":"177-185","title":"Association Between Accelerometer-Assessed Physical Activity and Tinnitus, NHANES 2005–2006","type":"article-journal","volume":"84"},"uris":["http://www.mendeley.com/documents/?uuid=a0158ccc-cf84-4cdb-af86-b43723ad9f2c"]},{"id":"ITEM-31","itemData":{"DOI":"10.1016/j.amepre.2010.02.015","ISSN":"07493797","author":[{"dropping-particle":"","family":"Sisson","given":"Susan B.","non-dropping-particle":"","parse-names":false,"suffix":""},{"dropping-particle":"","family":"Camhi","given":"Sarah M.","non-dropping-particle":"","parse-names":false,"suffix":""},{"dropping-particle":"","family":"Church","given":"Timothy S.","non-dropping-particle":"","parse-names":false,"suffix":""},{"dropping-particle":"","family":"Tudor-Locke","given":"Catrine","non-dropping-particle":"","parse-names":false,"suffix":""},{"dropping-particle":"","family":"Johnson","given":"William D.","non-dropping-particle":"","parse-names":false,"suffix":""},{"dropping-particle":"","family":"Katzmarzyk","given":"Peter T.","non-dropping-particle":"","parse-names":false,"suffix":""}],"container-title":"American Journal of Preventive Medicine","id":"ITEM-31","issue":"6","issued":{"date-parts":[["2010","6"]]},"page":"575-582","title":"Accelerometer-Determined Steps/Day and Metabolic Syndrome","type":"article-journal","volume":"38"},"uris":["http://www.mendeley.com/documents/?uuid=7cf52776-e079-4a79-b1b2-bdc58b1eb3c7"]}],"mendeley":{"formattedCitation":"[1], [2], [11]–[20], [3], [21]–[30], [4], [31], [5]–[10]","plainTextFormattedCitation":"[1], [2], [11]–[20], [3], [21]–[30], [4], [31], [5]–[10]","previouslyFormattedCitation":"[3], [4], [13]–[22], [5], [23]–[32], [6], [33], [7]–[12]"},"properties":{"noteIndex":0},"schema":"https://github.com/citation-style-language/schema/raw/master/csl-citation.json"}</w:instrText>
      </w:r>
      <w:r>
        <w:rPr>
          <w:rFonts w:ascii="Times New Roman" w:hAnsi="Times New Roman" w:cs="Times New Roman"/>
          <w:sz w:val="24"/>
          <w:szCs w:val="24"/>
        </w:rPr>
        <w:fldChar w:fldCharType="separate"/>
      </w:r>
      <w:r w:rsidRPr="009A154A">
        <w:rPr>
          <w:rFonts w:ascii="Times New Roman" w:hAnsi="Times New Roman" w:cs="Times New Roman"/>
          <w:noProof/>
          <w:sz w:val="24"/>
          <w:szCs w:val="24"/>
        </w:rPr>
        <w:t>[1], [2], [11]–[20], [3], [21]–[30], [4], [31], [5]–[10]</w:t>
      </w:r>
      <w:r>
        <w:rPr>
          <w:rFonts w:ascii="Times New Roman" w:hAnsi="Times New Roman" w:cs="Times New Roman"/>
          <w:sz w:val="24"/>
          <w:szCs w:val="24"/>
        </w:rPr>
        <w:fldChar w:fldCharType="end"/>
      </w:r>
    </w:p>
    <w:p w14:paraId="3C4C84AB" w14:textId="13EA75B0" w:rsidR="009A154A" w:rsidRPr="009A154A" w:rsidRDefault="009A154A" w:rsidP="009A154A">
      <w:pPr>
        <w:widowControl w:val="0"/>
        <w:autoSpaceDE w:val="0"/>
        <w:autoSpaceDN w:val="0"/>
        <w:adjustRightInd w:val="0"/>
        <w:spacing w:line="24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Pr="009A154A">
        <w:rPr>
          <w:rFonts w:ascii="Calibri" w:hAnsi="Calibri" w:cs="Calibri"/>
          <w:noProof/>
        </w:rPr>
        <w:t>[1]</w:t>
      </w:r>
      <w:r w:rsidRPr="009A154A">
        <w:rPr>
          <w:rFonts w:ascii="Calibri" w:hAnsi="Calibri" w:cs="Calibri"/>
          <w:noProof/>
        </w:rPr>
        <w:tab/>
        <w:t xml:space="preserve">J. Hartz </w:t>
      </w:r>
      <w:r w:rsidRPr="009A154A">
        <w:rPr>
          <w:rFonts w:ascii="Calibri" w:hAnsi="Calibri" w:cs="Calibri"/>
          <w:i/>
          <w:iCs/>
          <w:noProof/>
        </w:rPr>
        <w:t>et al.</w:t>
      </w:r>
      <w:r w:rsidRPr="009A154A">
        <w:rPr>
          <w:rFonts w:ascii="Calibri" w:hAnsi="Calibri" w:cs="Calibri"/>
          <w:noProof/>
        </w:rPr>
        <w:t xml:space="preserve">, “Clustering of Health Behaviors and Cardiorespiratory Fitness Among U.S. Adolescents,” </w:t>
      </w:r>
      <w:r w:rsidRPr="009A154A">
        <w:rPr>
          <w:rFonts w:ascii="Calibri" w:hAnsi="Calibri" w:cs="Calibri"/>
          <w:i/>
          <w:iCs/>
          <w:noProof/>
        </w:rPr>
        <w:t>J. Adolesc. Heal.</w:t>
      </w:r>
      <w:r w:rsidRPr="009A154A">
        <w:rPr>
          <w:rFonts w:ascii="Calibri" w:hAnsi="Calibri" w:cs="Calibri"/>
          <w:noProof/>
        </w:rPr>
        <w:t>, vol. 62, no. 5, pp. 583–590, May 2018.</w:t>
      </w:r>
    </w:p>
    <w:p w14:paraId="5E8A724E" w14:textId="77777777" w:rsidR="009A154A" w:rsidRPr="009A154A" w:rsidRDefault="009A154A" w:rsidP="009A154A">
      <w:pPr>
        <w:widowControl w:val="0"/>
        <w:autoSpaceDE w:val="0"/>
        <w:autoSpaceDN w:val="0"/>
        <w:adjustRightInd w:val="0"/>
        <w:spacing w:line="240" w:lineRule="auto"/>
        <w:ind w:left="640" w:hanging="640"/>
        <w:rPr>
          <w:rFonts w:ascii="Calibri" w:hAnsi="Calibri" w:cs="Calibri"/>
          <w:noProof/>
        </w:rPr>
      </w:pPr>
      <w:r w:rsidRPr="009A154A">
        <w:rPr>
          <w:rFonts w:ascii="Calibri" w:hAnsi="Calibri" w:cs="Calibri"/>
          <w:noProof/>
        </w:rPr>
        <w:t>[2]</w:t>
      </w:r>
      <w:r w:rsidRPr="009A154A">
        <w:rPr>
          <w:rFonts w:ascii="Calibri" w:hAnsi="Calibri" w:cs="Calibri"/>
          <w:noProof/>
        </w:rPr>
        <w:tab/>
        <w:t xml:space="preserve">E. I. Fishamn </w:t>
      </w:r>
      <w:r w:rsidRPr="009A154A">
        <w:rPr>
          <w:rFonts w:ascii="Calibri" w:hAnsi="Calibri" w:cs="Calibri"/>
          <w:i/>
          <w:iCs/>
          <w:noProof/>
        </w:rPr>
        <w:t>et al.</w:t>
      </w:r>
      <w:r w:rsidRPr="009A154A">
        <w:rPr>
          <w:rFonts w:ascii="Calibri" w:hAnsi="Calibri" w:cs="Calibri"/>
          <w:noProof/>
        </w:rPr>
        <w:t xml:space="preserve">, “Association between Objectively Measured Physical Activity and Mortality in NHANES,” </w:t>
      </w:r>
      <w:r w:rsidRPr="009A154A">
        <w:rPr>
          <w:rFonts w:ascii="Calibri" w:hAnsi="Calibri" w:cs="Calibri"/>
          <w:i/>
          <w:iCs/>
          <w:noProof/>
        </w:rPr>
        <w:t>Med. Sci. Sport. Exerc.</w:t>
      </w:r>
      <w:r w:rsidRPr="009A154A">
        <w:rPr>
          <w:rFonts w:ascii="Calibri" w:hAnsi="Calibri" w:cs="Calibri"/>
          <w:noProof/>
        </w:rPr>
        <w:t>, vol. 48, no. 7, pp. 1303–1311, Jul. 2016.</w:t>
      </w:r>
    </w:p>
    <w:p w14:paraId="0050008B" w14:textId="77777777" w:rsidR="009A154A" w:rsidRPr="009A154A" w:rsidRDefault="009A154A" w:rsidP="009A154A">
      <w:pPr>
        <w:widowControl w:val="0"/>
        <w:autoSpaceDE w:val="0"/>
        <w:autoSpaceDN w:val="0"/>
        <w:adjustRightInd w:val="0"/>
        <w:spacing w:line="240" w:lineRule="auto"/>
        <w:ind w:left="640" w:hanging="640"/>
        <w:rPr>
          <w:rFonts w:ascii="Calibri" w:hAnsi="Calibri" w:cs="Calibri"/>
          <w:noProof/>
        </w:rPr>
      </w:pPr>
      <w:r w:rsidRPr="009A154A">
        <w:rPr>
          <w:rFonts w:ascii="Calibri" w:hAnsi="Calibri" w:cs="Calibri"/>
          <w:noProof/>
        </w:rPr>
        <w:t>[3]</w:t>
      </w:r>
      <w:r w:rsidRPr="009A154A">
        <w:rPr>
          <w:rFonts w:ascii="Calibri" w:hAnsi="Calibri" w:cs="Calibri"/>
          <w:noProof/>
        </w:rPr>
        <w:tab/>
        <w:t xml:space="preserve">C. Tudor-Locke </w:t>
      </w:r>
      <w:r w:rsidRPr="009A154A">
        <w:rPr>
          <w:rFonts w:ascii="Calibri" w:hAnsi="Calibri" w:cs="Calibri"/>
          <w:i/>
          <w:iCs/>
          <w:noProof/>
        </w:rPr>
        <w:t>et al.</w:t>
      </w:r>
      <w:r w:rsidRPr="009A154A">
        <w:rPr>
          <w:rFonts w:ascii="Calibri" w:hAnsi="Calibri" w:cs="Calibri"/>
          <w:noProof/>
        </w:rPr>
        <w:t xml:space="preserve">, “Improving wear time compliance with a 24-hour waist-worn accelerometer protocol in the International Study of Childhood Obesity, Lifestyle and the Environment (ISCOLE),” </w:t>
      </w:r>
      <w:r w:rsidRPr="009A154A">
        <w:rPr>
          <w:rFonts w:ascii="Calibri" w:hAnsi="Calibri" w:cs="Calibri"/>
          <w:i/>
          <w:iCs/>
          <w:noProof/>
        </w:rPr>
        <w:t>Int. J. Behav. Nutr. Phys. Act.</w:t>
      </w:r>
      <w:r w:rsidRPr="009A154A">
        <w:rPr>
          <w:rFonts w:ascii="Calibri" w:hAnsi="Calibri" w:cs="Calibri"/>
          <w:noProof/>
        </w:rPr>
        <w:t>, vol. 12, no. 1, p. 11, 2015.</w:t>
      </w:r>
    </w:p>
    <w:p w14:paraId="18317EAF" w14:textId="77777777" w:rsidR="009A154A" w:rsidRPr="009A154A" w:rsidRDefault="009A154A" w:rsidP="009A154A">
      <w:pPr>
        <w:widowControl w:val="0"/>
        <w:autoSpaceDE w:val="0"/>
        <w:autoSpaceDN w:val="0"/>
        <w:adjustRightInd w:val="0"/>
        <w:spacing w:line="240" w:lineRule="auto"/>
        <w:ind w:left="640" w:hanging="640"/>
        <w:rPr>
          <w:rFonts w:ascii="Calibri" w:hAnsi="Calibri" w:cs="Calibri"/>
          <w:noProof/>
        </w:rPr>
      </w:pPr>
      <w:r w:rsidRPr="009A154A">
        <w:rPr>
          <w:rFonts w:ascii="Calibri" w:hAnsi="Calibri" w:cs="Calibri"/>
          <w:noProof/>
        </w:rPr>
        <w:t>[4]</w:t>
      </w:r>
      <w:r w:rsidRPr="009A154A">
        <w:rPr>
          <w:rFonts w:ascii="Calibri" w:hAnsi="Calibri" w:cs="Calibri"/>
          <w:noProof/>
        </w:rPr>
        <w:tab/>
        <w:t xml:space="preserve">Y. Kim, G. J. Welk, S. I. Braun, and M. Kang, “Extracting Objective Estimates of Sedentary Behavior from Accelerometer Data: Measurement Considerations for Surveillance and Research Applications,” </w:t>
      </w:r>
      <w:r w:rsidRPr="009A154A">
        <w:rPr>
          <w:rFonts w:ascii="Calibri" w:hAnsi="Calibri" w:cs="Calibri"/>
          <w:i/>
          <w:iCs/>
          <w:noProof/>
        </w:rPr>
        <w:t>PLoS One</w:t>
      </w:r>
      <w:r w:rsidRPr="009A154A">
        <w:rPr>
          <w:rFonts w:ascii="Calibri" w:hAnsi="Calibri" w:cs="Calibri"/>
          <w:noProof/>
        </w:rPr>
        <w:t>, vol. 10, no. 2, p. e0118078, Feb. 2015.</w:t>
      </w:r>
    </w:p>
    <w:p w14:paraId="3DD5BD2B" w14:textId="77777777" w:rsidR="009A154A" w:rsidRPr="009A154A" w:rsidRDefault="009A154A" w:rsidP="009A154A">
      <w:pPr>
        <w:widowControl w:val="0"/>
        <w:autoSpaceDE w:val="0"/>
        <w:autoSpaceDN w:val="0"/>
        <w:adjustRightInd w:val="0"/>
        <w:spacing w:line="240" w:lineRule="auto"/>
        <w:ind w:left="640" w:hanging="640"/>
        <w:rPr>
          <w:rFonts w:ascii="Calibri" w:hAnsi="Calibri" w:cs="Calibri"/>
          <w:noProof/>
        </w:rPr>
      </w:pPr>
      <w:r w:rsidRPr="009A154A">
        <w:rPr>
          <w:rFonts w:ascii="Calibri" w:hAnsi="Calibri" w:cs="Calibri"/>
          <w:noProof/>
        </w:rPr>
        <w:t>[5]</w:t>
      </w:r>
      <w:r w:rsidRPr="009A154A">
        <w:rPr>
          <w:rFonts w:ascii="Calibri" w:hAnsi="Calibri" w:cs="Calibri"/>
          <w:noProof/>
        </w:rPr>
        <w:tab/>
        <w:t xml:space="preserve">J. P. Kulinski </w:t>
      </w:r>
      <w:r w:rsidRPr="009A154A">
        <w:rPr>
          <w:rFonts w:ascii="Calibri" w:hAnsi="Calibri" w:cs="Calibri"/>
          <w:i/>
          <w:iCs/>
          <w:noProof/>
        </w:rPr>
        <w:t>et al.</w:t>
      </w:r>
      <w:r w:rsidRPr="009A154A">
        <w:rPr>
          <w:rFonts w:ascii="Calibri" w:hAnsi="Calibri" w:cs="Calibri"/>
          <w:noProof/>
        </w:rPr>
        <w:t xml:space="preserve">, “Association Between Cardiorespiratory Fitness and Accelerometer-Derived Physical Activity and Sedentary Time in the General Population,” </w:t>
      </w:r>
      <w:r w:rsidRPr="009A154A">
        <w:rPr>
          <w:rFonts w:ascii="Calibri" w:hAnsi="Calibri" w:cs="Calibri"/>
          <w:i/>
          <w:iCs/>
          <w:noProof/>
        </w:rPr>
        <w:t>Mayo Clin. Proc.</w:t>
      </w:r>
      <w:r w:rsidRPr="009A154A">
        <w:rPr>
          <w:rFonts w:ascii="Calibri" w:hAnsi="Calibri" w:cs="Calibri"/>
          <w:noProof/>
        </w:rPr>
        <w:t>, vol. 89, no. 8, pp. 1063–1071, Aug. 2014.</w:t>
      </w:r>
    </w:p>
    <w:p w14:paraId="4BC6E84D" w14:textId="77777777" w:rsidR="009A154A" w:rsidRPr="009A154A" w:rsidRDefault="009A154A" w:rsidP="009A154A">
      <w:pPr>
        <w:widowControl w:val="0"/>
        <w:autoSpaceDE w:val="0"/>
        <w:autoSpaceDN w:val="0"/>
        <w:adjustRightInd w:val="0"/>
        <w:spacing w:line="240" w:lineRule="auto"/>
        <w:ind w:left="640" w:hanging="640"/>
        <w:rPr>
          <w:rFonts w:ascii="Calibri" w:hAnsi="Calibri" w:cs="Calibri"/>
          <w:noProof/>
        </w:rPr>
      </w:pPr>
      <w:r w:rsidRPr="009A154A">
        <w:rPr>
          <w:rFonts w:ascii="Calibri" w:hAnsi="Calibri" w:cs="Calibri"/>
          <w:noProof/>
        </w:rPr>
        <w:t>[6]</w:t>
      </w:r>
      <w:r w:rsidRPr="009A154A">
        <w:rPr>
          <w:rFonts w:ascii="Calibri" w:hAnsi="Calibri" w:cs="Calibri"/>
          <w:noProof/>
        </w:rPr>
        <w:tab/>
        <w:t xml:space="preserve">J. van der Velde, H. Savelberg, N. Schaper, and A. Koster, “Moderate Activity and Fitness, Not Sedentary Time, Are Independently Associated with Cardio-Metabolic Risk in U.S. Adults Aged 18–49,” </w:t>
      </w:r>
      <w:r w:rsidRPr="009A154A">
        <w:rPr>
          <w:rFonts w:ascii="Calibri" w:hAnsi="Calibri" w:cs="Calibri"/>
          <w:i/>
          <w:iCs/>
          <w:noProof/>
        </w:rPr>
        <w:t>Int. J. Environ. Res. Public Health</w:t>
      </w:r>
      <w:r w:rsidRPr="009A154A">
        <w:rPr>
          <w:rFonts w:ascii="Calibri" w:hAnsi="Calibri" w:cs="Calibri"/>
          <w:noProof/>
        </w:rPr>
        <w:t>, vol. 12, no. 3, pp. 2330–2343, Feb. 2015.</w:t>
      </w:r>
    </w:p>
    <w:p w14:paraId="28CAC18B" w14:textId="77777777" w:rsidR="009A154A" w:rsidRPr="009A154A" w:rsidRDefault="009A154A" w:rsidP="009A154A">
      <w:pPr>
        <w:widowControl w:val="0"/>
        <w:autoSpaceDE w:val="0"/>
        <w:autoSpaceDN w:val="0"/>
        <w:adjustRightInd w:val="0"/>
        <w:spacing w:line="240" w:lineRule="auto"/>
        <w:ind w:left="640" w:hanging="640"/>
        <w:rPr>
          <w:rFonts w:ascii="Calibri" w:hAnsi="Calibri" w:cs="Calibri"/>
          <w:noProof/>
        </w:rPr>
      </w:pPr>
      <w:r w:rsidRPr="009A154A">
        <w:rPr>
          <w:rFonts w:ascii="Calibri" w:hAnsi="Calibri" w:cs="Calibri"/>
          <w:noProof/>
        </w:rPr>
        <w:t>[7]</w:t>
      </w:r>
      <w:r w:rsidRPr="009A154A">
        <w:rPr>
          <w:rFonts w:ascii="Calibri" w:hAnsi="Calibri" w:cs="Calibri"/>
          <w:noProof/>
        </w:rPr>
        <w:tab/>
        <w:t xml:space="preserve">D. L. Wolff-Hughes, D. R. Bassett, and E. C. Fitzhugh, “Population-Referenced Percentiles for Waist-Worn Accelerometer-Derived Total Activity Counts in U.S. Youth: 2003 – 2006 NHANES,” </w:t>
      </w:r>
      <w:r w:rsidRPr="009A154A">
        <w:rPr>
          <w:rFonts w:ascii="Calibri" w:hAnsi="Calibri" w:cs="Calibri"/>
          <w:i/>
          <w:iCs/>
          <w:noProof/>
        </w:rPr>
        <w:t>PLoS One</w:t>
      </w:r>
      <w:r w:rsidRPr="009A154A">
        <w:rPr>
          <w:rFonts w:ascii="Calibri" w:hAnsi="Calibri" w:cs="Calibri"/>
          <w:noProof/>
        </w:rPr>
        <w:t>, vol. 9, no. 12, p. e115915, Dec. 2014.</w:t>
      </w:r>
    </w:p>
    <w:p w14:paraId="056FB6BC" w14:textId="77777777" w:rsidR="009A154A" w:rsidRPr="009A154A" w:rsidRDefault="009A154A" w:rsidP="009A154A">
      <w:pPr>
        <w:widowControl w:val="0"/>
        <w:autoSpaceDE w:val="0"/>
        <w:autoSpaceDN w:val="0"/>
        <w:adjustRightInd w:val="0"/>
        <w:spacing w:line="240" w:lineRule="auto"/>
        <w:ind w:left="640" w:hanging="640"/>
        <w:rPr>
          <w:rFonts w:ascii="Calibri" w:hAnsi="Calibri" w:cs="Calibri"/>
          <w:noProof/>
        </w:rPr>
      </w:pPr>
      <w:r w:rsidRPr="009A154A">
        <w:rPr>
          <w:rFonts w:ascii="Calibri" w:hAnsi="Calibri" w:cs="Calibri"/>
          <w:noProof/>
        </w:rPr>
        <w:t>[8]</w:t>
      </w:r>
      <w:r w:rsidRPr="009A154A">
        <w:rPr>
          <w:rFonts w:ascii="Calibri" w:hAnsi="Calibri" w:cs="Calibri"/>
          <w:noProof/>
        </w:rPr>
        <w:tab/>
        <w:t xml:space="preserve">E. Füzéki, T. Engeroff, and W. Banzer, “Health Benefits of Light-Intensity Physical Activity: A Systematic Review of Accelerometer Data of the National Health and Nutrition Examination Survey (NHANES),” </w:t>
      </w:r>
      <w:r w:rsidRPr="009A154A">
        <w:rPr>
          <w:rFonts w:ascii="Calibri" w:hAnsi="Calibri" w:cs="Calibri"/>
          <w:i/>
          <w:iCs/>
          <w:noProof/>
        </w:rPr>
        <w:t>Sport. Med.</w:t>
      </w:r>
      <w:r w:rsidRPr="009A154A">
        <w:rPr>
          <w:rFonts w:ascii="Calibri" w:hAnsi="Calibri" w:cs="Calibri"/>
          <w:noProof/>
        </w:rPr>
        <w:t>, vol. 47, no. 9, pp. 1769–1793, Sep. 2017.</w:t>
      </w:r>
    </w:p>
    <w:p w14:paraId="29C1F77B" w14:textId="77777777" w:rsidR="009A154A" w:rsidRPr="009A154A" w:rsidRDefault="009A154A" w:rsidP="009A154A">
      <w:pPr>
        <w:widowControl w:val="0"/>
        <w:autoSpaceDE w:val="0"/>
        <w:autoSpaceDN w:val="0"/>
        <w:adjustRightInd w:val="0"/>
        <w:spacing w:line="240" w:lineRule="auto"/>
        <w:ind w:left="640" w:hanging="640"/>
        <w:rPr>
          <w:rFonts w:ascii="Calibri" w:hAnsi="Calibri" w:cs="Calibri"/>
          <w:noProof/>
        </w:rPr>
      </w:pPr>
      <w:r w:rsidRPr="009A154A">
        <w:rPr>
          <w:rFonts w:ascii="Calibri" w:hAnsi="Calibri" w:cs="Calibri"/>
          <w:noProof/>
        </w:rPr>
        <w:t>[9]</w:t>
      </w:r>
      <w:r w:rsidRPr="009A154A">
        <w:rPr>
          <w:rFonts w:ascii="Calibri" w:hAnsi="Calibri" w:cs="Calibri"/>
          <w:noProof/>
        </w:rPr>
        <w:tab/>
        <w:t xml:space="preserve">P. H. Lee, “A sensitivity analysis on the variability in accelerometer data processing for monitoring physical activity,” </w:t>
      </w:r>
      <w:r w:rsidRPr="009A154A">
        <w:rPr>
          <w:rFonts w:ascii="Calibri" w:hAnsi="Calibri" w:cs="Calibri"/>
          <w:i/>
          <w:iCs/>
          <w:noProof/>
        </w:rPr>
        <w:t>Gait Posture</w:t>
      </w:r>
      <w:r w:rsidRPr="009A154A">
        <w:rPr>
          <w:rFonts w:ascii="Calibri" w:hAnsi="Calibri" w:cs="Calibri"/>
          <w:noProof/>
        </w:rPr>
        <w:t>, vol. 41, no. 2, pp. 516–521, Feb. 2015.</w:t>
      </w:r>
    </w:p>
    <w:p w14:paraId="113FF178" w14:textId="77777777" w:rsidR="009A154A" w:rsidRPr="009A154A" w:rsidRDefault="009A154A" w:rsidP="009A154A">
      <w:pPr>
        <w:widowControl w:val="0"/>
        <w:autoSpaceDE w:val="0"/>
        <w:autoSpaceDN w:val="0"/>
        <w:adjustRightInd w:val="0"/>
        <w:spacing w:line="240" w:lineRule="auto"/>
        <w:ind w:left="640" w:hanging="640"/>
        <w:rPr>
          <w:rFonts w:ascii="Calibri" w:hAnsi="Calibri" w:cs="Calibri"/>
          <w:noProof/>
        </w:rPr>
      </w:pPr>
      <w:r w:rsidRPr="009A154A">
        <w:rPr>
          <w:rFonts w:ascii="Calibri" w:hAnsi="Calibri" w:cs="Calibri"/>
          <w:noProof/>
        </w:rPr>
        <w:t>[10]</w:t>
      </w:r>
      <w:r w:rsidRPr="009A154A">
        <w:rPr>
          <w:rFonts w:ascii="Calibri" w:hAnsi="Calibri" w:cs="Calibri"/>
          <w:noProof/>
        </w:rPr>
        <w:tab/>
        <w:t xml:space="preserve">J. P. Kulinski </w:t>
      </w:r>
      <w:r w:rsidRPr="009A154A">
        <w:rPr>
          <w:rFonts w:ascii="Calibri" w:hAnsi="Calibri" w:cs="Calibri"/>
          <w:i/>
          <w:iCs/>
          <w:noProof/>
        </w:rPr>
        <w:t>et al.</w:t>
      </w:r>
      <w:r w:rsidRPr="009A154A">
        <w:rPr>
          <w:rFonts w:ascii="Calibri" w:hAnsi="Calibri" w:cs="Calibri"/>
          <w:noProof/>
        </w:rPr>
        <w:t xml:space="preserve">, “Association between low ankle-brachial index and accelerometer-derived sedentary and exercise time in the asymptomatic general population,” </w:t>
      </w:r>
      <w:r w:rsidRPr="009A154A">
        <w:rPr>
          <w:rFonts w:ascii="Calibri" w:hAnsi="Calibri" w:cs="Calibri"/>
          <w:i/>
          <w:iCs/>
          <w:noProof/>
        </w:rPr>
        <w:t>Vasc. Med.</w:t>
      </w:r>
      <w:r w:rsidRPr="009A154A">
        <w:rPr>
          <w:rFonts w:ascii="Calibri" w:hAnsi="Calibri" w:cs="Calibri"/>
          <w:noProof/>
        </w:rPr>
        <w:t>, vol. 20, no. 4, pp. 332–338, Aug. 2015.</w:t>
      </w:r>
    </w:p>
    <w:p w14:paraId="5D1F3C85" w14:textId="77777777" w:rsidR="009A154A" w:rsidRPr="009A154A" w:rsidRDefault="009A154A" w:rsidP="009A154A">
      <w:pPr>
        <w:widowControl w:val="0"/>
        <w:autoSpaceDE w:val="0"/>
        <w:autoSpaceDN w:val="0"/>
        <w:adjustRightInd w:val="0"/>
        <w:spacing w:line="240" w:lineRule="auto"/>
        <w:ind w:left="640" w:hanging="640"/>
        <w:rPr>
          <w:rFonts w:ascii="Calibri" w:hAnsi="Calibri" w:cs="Calibri"/>
          <w:noProof/>
        </w:rPr>
      </w:pPr>
      <w:r w:rsidRPr="009A154A">
        <w:rPr>
          <w:rFonts w:ascii="Calibri" w:hAnsi="Calibri" w:cs="Calibri"/>
          <w:noProof/>
        </w:rPr>
        <w:t>[11]</w:t>
      </w:r>
      <w:r w:rsidRPr="009A154A">
        <w:rPr>
          <w:rFonts w:ascii="Calibri" w:hAnsi="Calibri" w:cs="Calibri"/>
          <w:noProof/>
        </w:rPr>
        <w:tab/>
        <w:t xml:space="preserve">W. R. Boyer, D. L. Wolff-Hughes, D. R. Bassett, J. R. Churilla, and E. C. Fitzhugh, “Accelerometer-Derived Total Activity Counts, Bouted Minutes of Moderate to Vigorous Activity, and Insulin Resistance: NHANES 2003–2006,” </w:t>
      </w:r>
      <w:r w:rsidRPr="009A154A">
        <w:rPr>
          <w:rFonts w:ascii="Calibri" w:hAnsi="Calibri" w:cs="Calibri"/>
          <w:i/>
          <w:iCs/>
          <w:noProof/>
        </w:rPr>
        <w:t>Prev. Chronic Dis.</w:t>
      </w:r>
      <w:r w:rsidRPr="009A154A">
        <w:rPr>
          <w:rFonts w:ascii="Calibri" w:hAnsi="Calibri" w:cs="Calibri"/>
          <w:noProof/>
        </w:rPr>
        <w:t>, vol. 13, p. 160159, Oct. 2016.</w:t>
      </w:r>
    </w:p>
    <w:p w14:paraId="12618F70" w14:textId="77777777" w:rsidR="009A154A" w:rsidRPr="009A154A" w:rsidRDefault="009A154A" w:rsidP="009A154A">
      <w:pPr>
        <w:widowControl w:val="0"/>
        <w:autoSpaceDE w:val="0"/>
        <w:autoSpaceDN w:val="0"/>
        <w:adjustRightInd w:val="0"/>
        <w:spacing w:line="240" w:lineRule="auto"/>
        <w:ind w:left="640" w:hanging="640"/>
        <w:rPr>
          <w:rFonts w:ascii="Calibri" w:hAnsi="Calibri" w:cs="Calibri"/>
          <w:noProof/>
        </w:rPr>
      </w:pPr>
      <w:r w:rsidRPr="009A154A">
        <w:rPr>
          <w:rFonts w:ascii="Calibri" w:hAnsi="Calibri" w:cs="Calibri"/>
          <w:noProof/>
        </w:rPr>
        <w:t>[12]</w:t>
      </w:r>
      <w:r w:rsidRPr="009A154A">
        <w:rPr>
          <w:rFonts w:ascii="Calibri" w:hAnsi="Calibri" w:cs="Calibri"/>
          <w:noProof/>
        </w:rPr>
        <w:tab/>
        <w:t xml:space="preserve">S. A. Ham and B. E. Ainsworth, “Disparities in Data on Healthy People 2010 Physical Activity Objectives Collected by Accelerometry and Self-Report,” </w:t>
      </w:r>
      <w:r w:rsidRPr="009A154A">
        <w:rPr>
          <w:rFonts w:ascii="Calibri" w:hAnsi="Calibri" w:cs="Calibri"/>
          <w:i/>
          <w:iCs/>
          <w:noProof/>
        </w:rPr>
        <w:t>Am. J. Public Health</w:t>
      </w:r>
      <w:r w:rsidRPr="009A154A">
        <w:rPr>
          <w:rFonts w:ascii="Calibri" w:hAnsi="Calibri" w:cs="Calibri"/>
          <w:noProof/>
        </w:rPr>
        <w:t>, vol. 100, no. S1, pp. S263–S268, Apr. 2010.</w:t>
      </w:r>
    </w:p>
    <w:p w14:paraId="43C87C5A" w14:textId="77777777" w:rsidR="009A154A" w:rsidRPr="009A154A" w:rsidRDefault="009A154A" w:rsidP="009A154A">
      <w:pPr>
        <w:widowControl w:val="0"/>
        <w:autoSpaceDE w:val="0"/>
        <w:autoSpaceDN w:val="0"/>
        <w:adjustRightInd w:val="0"/>
        <w:spacing w:line="240" w:lineRule="auto"/>
        <w:ind w:left="640" w:hanging="640"/>
        <w:rPr>
          <w:rFonts w:ascii="Calibri" w:hAnsi="Calibri" w:cs="Calibri"/>
          <w:noProof/>
        </w:rPr>
      </w:pPr>
      <w:r w:rsidRPr="009A154A">
        <w:rPr>
          <w:rFonts w:ascii="Calibri" w:hAnsi="Calibri" w:cs="Calibri"/>
          <w:noProof/>
        </w:rPr>
        <w:t>[13]</w:t>
      </w:r>
      <w:r w:rsidRPr="009A154A">
        <w:rPr>
          <w:rFonts w:ascii="Calibri" w:hAnsi="Calibri" w:cs="Calibri"/>
          <w:noProof/>
        </w:rPr>
        <w:tab/>
        <w:t xml:space="preserve">C. Tudor-Locke, M. M. Brashear, W. D. Johnson, and P. T. Katzmarzyk, “Accelerometer profiles of physical activity and inactivity in normal weight, overweight, and obese U.S. men and women,” </w:t>
      </w:r>
      <w:r w:rsidRPr="009A154A">
        <w:rPr>
          <w:rFonts w:ascii="Calibri" w:hAnsi="Calibri" w:cs="Calibri"/>
          <w:i/>
          <w:iCs/>
          <w:noProof/>
        </w:rPr>
        <w:t>Int. J. Behav. Nutr. Phys. Act.</w:t>
      </w:r>
      <w:r w:rsidRPr="009A154A">
        <w:rPr>
          <w:rFonts w:ascii="Calibri" w:hAnsi="Calibri" w:cs="Calibri"/>
          <w:noProof/>
        </w:rPr>
        <w:t>, vol. 7, no. 1, p. 60, 2010.</w:t>
      </w:r>
    </w:p>
    <w:p w14:paraId="7D57592A" w14:textId="77777777" w:rsidR="009A154A" w:rsidRPr="009A154A" w:rsidRDefault="009A154A" w:rsidP="009A154A">
      <w:pPr>
        <w:widowControl w:val="0"/>
        <w:autoSpaceDE w:val="0"/>
        <w:autoSpaceDN w:val="0"/>
        <w:adjustRightInd w:val="0"/>
        <w:spacing w:line="240" w:lineRule="auto"/>
        <w:ind w:left="640" w:hanging="640"/>
        <w:rPr>
          <w:rFonts w:ascii="Calibri" w:hAnsi="Calibri" w:cs="Calibri"/>
          <w:noProof/>
        </w:rPr>
      </w:pPr>
      <w:r w:rsidRPr="009A154A">
        <w:rPr>
          <w:rFonts w:ascii="Calibri" w:hAnsi="Calibri" w:cs="Calibri"/>
          <w:noProof/>
        </w:rPr>
        <w:lastRenderedPageBreak/>
        <w:t>[14]</w:t>
      </w:r>
      <w:r w:rsidRPr="009A154A">
        <w:rPr>
          <w:rFonts w:ascii="Calibri" w:hAnsi="Calibri" w:cs="Calibri"/>
          <w:noProof/>
        </w:rPr>
        <w:tab/>
        <w:t xml:space="preserve">B. K. CLARK </w:t>
      </w:r>
      <w:r w:rsidRPr="009A154A">
        <w:rPr>
          <w:rFonts w:ascii="Calibri" w:hAnsi="Calibri" w:cs="Calibri"/>
          <w:i/>
          <w:iCs/>
          <w:noProof/>
        </w:rPr>
        <w:t>et al.</w:t>
      </w:r>
      <w:r w:rsidRPr="009A154A">
        <w:rPr>
          <w:rFonts w:ascii="Calibri" w:hAnsi="Calibri" w:cs="Calibri"/>
          <w:noProof/>
        </w:rPr>
        <w:t xml:space="preserve">, “Relationship of Television Time with Accelerometer-Derived Sedentary Time,” </w:t>
      </w:r>
      <w:r w:rsidRPr="009A154A">
        <w:rPr>
          <w:rFonts w:ascii="Calibri" w:hAnsi="Calibri" w:cs="Calibri"/>
          <w:i/>
          <w:iCs/>
          <w:noProof/>
        </w:rPr>
        <w:t>Med. Sci. Sport. Exerc.</w:t>
      </w:r>
      <w:r w:rsidRPr="009A154A">
        <w:rPr>
          <w:rFonts w:ascii="Calibri" w:hAnsi="Calibri" w:cs="Calibri"/>
          <w:noProof/>
        </w:rPr>
        <w:t>, vol. 43, no. 5, pp. 822–828, May 2011.</w:t>
      </w:r>
    </w:p>
    <w:p w14:paraId="1B04A39C" w14:textId="77777777" w:rsidR="009A154A" w:rsidRPr="009A154A" w:rsidRDefault="009A154A" w:rsidP="009A154A">
      <w:pPr>
        <w:widowControl w:val="0"/>
        <w:autoSpaceDE w:val="0"/>
        <w:autoSpaceDN w:val="0"/>
        <w:adjustRightInd w:val="0"/>
        <w:spacing w:line="240" w:lineRule="auto"/>
        <w:ind w:left="640" w:hanging="640"/>
        <w:rPr>
          <w:rFonts w:ascii="Calibri" w:hAnsi="Calibri" w:cs="Calibri"/>
          <w:noProof/>
        </w:rPr>
      </w:pPr>
      <w:r w:rsidRPr="009A154A">
        <w:rPr>
          <w:rFonts w:ascii="Calibri" w:hAnsi="Calibri" w:cs="Calibri"/>
          <w:noProof/>
        </w:rPr>
        <w:t>[15]</w:t>
      </w:r>
      <w:r w:rsidRPr="009A154A">
        <w:rPr>
          <w:rFonts w:ascii="Calibri" w:hAnsi="Calibri" w:cs="Calibri"/>
          <w:noProof/>
        </w:rPr>
        <w:tab/>
        <w:t xml:space="preserve">C. Tudor-Locke </w:t>
      </w:r>
      <w:r w:rsidRPr="009A154A">
        <w:rPr>
          <w:rFonts w:ascii="Calibri" w:hAnsi="Calibri" w:cs="Calibri"/>
          <w:i/>
          <w:iCs/>
          <w:noProof/>
        </w:rPr>
        <w:t>et al.</w:t>
      </w:r>
      <w:r w:rsidRPr="009A154A">
        <w:rPr>
          <w:rFonts w:ascii="Calibri" w:hAnsi="Calibri" w:cs="Calibri"/>
          <w:noProof/>
        </w:rPr>
        <w:t xml:space="preserve">, “Patterns of adult stepping cadence in the 2005–2006 NHANES,” </w:t>
      </w:r>
      <w:r w:rsidRPr="009A154A">
        <w:rPr>
          <w:rFonts w:ascii="Calibri" w:hAnsi="Calibri" w:cs="Calibri"/>
          <w:i/>
          <w:iCs/>
          <w:noProof/>
        </w:rPr>
        <w:t>Prev. Med. (Baltim).</w:t>
      </w:r>
      <w:r w:rsidRPr="009A154A">
        <w:rPr>
          <w:rFonts w:ascii="Calibri" w:hAnsi="Calibri" w:cs="Calibri"/>
          <w:noProof/>
        </w:rPr>
        <w:t>, vol. 53, no. 3, pp. 178–181, Sep. 2011.</w:t>
      </w:r>
    </w:p>
    <w:p w14:paraId="1C055B2F" w14:textId="77777777" w:rsidR="009A154A" w:rsidRPr="009A154A" w:rsidRDefault="009A154A" w:rsidP="009A154A">
      <w:pPr>
        <w:widowControl w:val="0"/>
        <w:autoSpaceDE w:val="0"/>
        <w:autoSpaceDN w:val="0"/>
        <w:adjustRightInd w:val="0"/>
        <w:spacing w:line="240" w:lineRule="auto"/>
        <w:ind w:left="640" w:hanging="640"/>
        <w:rPr>
          <w:rFonts w:ascii="Calibri" w:hAnsi="Calibri" w:cs="Calibri"/>
          <w:noProof/>
        </w:rPr>
      </w:pPr>
      <w:r w:rsidRPr="009A154A">
        <w:rPr>
          <w:rFonts w:ascii="Calibri" w:hAnsi="Calibri" w:cs="Calibri"/>
          <w:noProof/>
        </w:rPr>
        <w:t>[16]</w:t>
      </w:r>
      <w:r w:rsidRPr="009A154A">
        <w:rPr>
          <w:rFonts w:ascii="Calibri" w:hAnsi="Calibri" w:cs="Calibri"/>
          <w:noProof/>
        </w:rPr>
        <w:tab/>
        <w:t xml:space="preserve">J. M. Tucker, G. J. Welk, and N. K. Beyler, “Physical Activity in U.S. Adults,” </w:t>
      </w:r>
      <w:r w:rsidRPr="009A154A">
        <w:rPr>
          <w:rFonts w:ascii="Calibri" w:hAnsi="Calibri" w:cs="Calibri"/>
          <w:i/>
          <w:iCs/>
          <w:noProof/>
        </w:rPr>
        <w:t>Am. J. Prev. Med.</w:t>
      </w:r>
      <w:r w:rsidRPr="009A154A">
        <w:rPr>
          <w:rFonts w:ascii="Calibri" w:hAnsi="Calibri" w:cs="Calibri"/>
          <w:noProof/>
        </w:rPr>
        <w:t>, vol. 40, no. 4, pp. 454–461, Apr. 2011.</w:t>
      </w:r>
    </w:p>
    <w:p w14:paraId="1487E6CE" w14:textId="77777777" w:rsidR="009A154A" w:rsidRPr="009A154A" w:rsidRDefault="009A154A" w:rsidP="009A154A">
      <w:pPr>
        <w:widowControl w:val="0"/>
        <w:autoSpaceDE w:val="0"/>
        <w:autoSpaceDN w:val="0"/>
        <w:adjustRightInd w:val="0"/>
        <w:spacing w:line="240" w:lineRule="auto"/>
        <w:ind w:left="640" w:hanging="640"/>
        <w:rPr>
          <w:rFonts w:ascii="Calibri" w:hAnsi="Calibri" w:cs="Calibri"/>
          <w:noProof/>
        </w:rPr>
      </w:pPr>
      <w:r w:rsidRPr="009A154A">
        <w:rPr>
          <w:rFonts w:ascii="Calibri" w:hAnsi="Calibri" w:cs="Calibri"/>
          <w:noProof/>
        </w:rPr>
        <w:t>[17]</w:t>
      </w:r>
      <w:r w:rsidRPr="009A154A">
        <w:rPr>
          <w:rFonts w:ascii="Calibri" w:hAnsi="Calibri" w:cs="Calibri"/>
          <w:noProof/>
        </w:rPr>
        <w:tab/>
        <w:t xml:space="preserve">G. N. Healy, C. E. Matthews, D. W. Dunstan, E. A. H. Winkler, and N. Owen, “Sedentary time and cardio-metabolic biomarkers in US adults: NHANES 2003–06,” </w:t>
      </w:r>
      <w:r w:rsidRPr="009A154A">
        <w:rPr>
          <w:rFonts w:ascii="Calibri" w:hAnsi="Calibri" w:cs="Calibri"/>
          <w:i/>
          <w:iCs/>
          <w:noProof/>
        </w:rPr>
        <w:t>Eur. Heart J.</w:t>
      </w:r>
      <w:r w:rsidRPr="009A154A">
        <w:rPr>
          <w:rFonts w:ascii="Calibri" w:hAnsi="Calibri" w:cs="Calibri"/>
          <w:noProof/>
        </w:rPr>
        <w:t>, vol. 32, no. 5, pp. 590–597, Mar. 2011.</w:t>
      </w:r>
    </w:p>
    <w:p w14:paraId="3CAE2050" w14:textId="77777777" w:rsidR="009A154A" w:rsidRPr="009A154A" w:rsidRDefault="009A154A" w:rsidP="009A154A">
      <w:pPr>
        <w:widowControl w:val="0"/>
        <w:autoSpaceDE w:val="0"/>
        <w:autoSpaceDN w:val="0"/>
        <w:adjustRightInd w:val="0"/>
        <w:spacing w:line="240" w:lineRule="auto"/>
        <w:ind w:left="640" w:hanging="640"/>
        <w:rPr>
          <w:rFonts w:ascii="Calibri" w:hAnsi="Calibri" w:cs="Calibri"/>
          <w:noProof/>
        </w:rPr>
      </w:pPr>
      <w:r w:rsidRPr="009A154A">
        <w:rPr>
          <w:rFonts w:ascii="Calibri" w:hAnsi="Calibri" w:cs="Calibri"/>
          <w:noProof/>
        </w:rPr>
        <w:t>[18]</w:t>
      </w:r>
      <w:r w:rsidRPr="009A154A">
        <w:rPr>
          <w:rFonts w:ascii="Calibri" w:hAnsi="Calibri" w:cs="Calibri"/>
          <w:noProof/>
        </w:rPr>
        <w:tab/>
        <w:t xml:space="preserve">C. Tudor-Locke, C. Leonardi, W. D. Johnson, P. T. Katzmarzyk, and T. S. Church, “Accelerometer steps/day translation of moderate-to-vigorous activity,” </w:t>
      </w:r>
      <w:r w:rsidRPr="009A154A">
        <w:rPr>
          <w:rFonts w:ascii="Calibri" w:hAnsi="Calibri" w:cs="Calibri"/>
          <w:i/>
          <w:iCs/>
          <w:noProof/>
        </w:rPr>
        <w:t>Prev. Med. (Baltim).</w:t>
      </w:r>
      <w:r w:rsidRPr="009A154A">
        <w:rPr>
          <w:rFonts w:ascii="Calibri" w:hAnsi="Calibri" w:cs="Calibri"/>
          <w:noProof/>
        </w:rPr>
        <w:t>, vol. 53, no. 1–2, pp. 31–33, Jul. 2011.</w:t>
      </w:r>
    </w:p>
    <w:p w14:paraId="7F1A6EBB" w14:textId="77777777" w:rsidR="009A154A" w:rsidRPr="009A154A" w:rsidRDefault="009A154A" w:rsidP="009A154A">
      <w:pPr>
        <w:widowControl w:val="0"/>
        <w:autoSpaceDE w:val="0"/>
        <w:autoSpaceDN w:val="0"/>
        <w:adjustRightInd w:val="0"/>
        <w:spacing w:line="240" w:lineRule="auto"/>
        <w:ind w:left="640" w:hanging="640"/>
        <w:rPr>
          <w:rFonts w:ascii="Calibri" w:hAnsi="Calibri" w:cs="Calibri"/>
          <w:noProof/>
        </w:rPr>
      </w:pPr>
      <w:r w:rsidRPr="009A154A">
        <w:rPr>
          <w:rFonts w:ascii="Calibri" w:hAnsi="Calibri" w:cs="Calibri"/>
          <w:noProof/>
        </w:rPr>
        <w:t>[19]</w:t>
      </w:r>
      <w:r w:rsidRPr="009A154A">
        <w:rPr>
          <w:rFonts w:ascii="Calibri" w:hAnsi="Calibri" w:cs="Calibri"/>
          <w:noProof/>
        </w:rPr>
        <w:tab/>
        <w:t xml:space="preserve">M. S. Hawkins </w:t>
      </w:r>
      <w:r w:rsidRPr="009A154A">
        <w:rPr>
          <w:rFonts w:ascii="Calibri" w:hAnsi="Calibri" w:cs="Calibri"/>
          <w:i/>
          <w:iCs/>
          <w:noProof/>
        </w:rPr>
        <w:t>et al.</w:t>
      </w:r>
      <w:r w:rsidRPr="009A154A">
        <w:rPr>
          <w:rFonts w:ascii="Calibri" w:hAnsi="Calibri" w:cs="Calibri"/>
          <w:noProof/>
        </w:rPr>
        <w:t xml:space="preserve">, “Objectively measured physical activity of USA adults by sex, age, and racial/ethnic groups: a cross-sectional study,” </w:t>
      </w:r>
      <w:r w:rsidRPr="009A154A">
        <w:rPr>
          <w:rFonts w:ascii="Calibri" w:hAnsi="Calibri" w:cs="Calibri"/>
          <w:i/>
          <w:iCs/>
          <w:noProof/>
        </w:rPr>
        <w:t>Int. J. Behav. Nutr. Phys. Act.</w:t>
      </w:r>
      <w:r w:rsidRPr="009A154A">
        <w:rPr>
          <w:rFonts w:ascii="Calibri" w:hAnsi="Calibri" w:cs="Calibri"/>
          <w:noProof/>
        </w:rPr>
        <w:t>, vol. 6, no. 1, p. 31, 2009.</w:t>
      </w:r>
    </w:p>
    <w:p w14:paraId="3416FBB0" w14:textId="77777777" w:rsidR="009A154A" w:rsidRPr="009A154A" w:rsidRDefault="009A154A" w:rsidP="009A154A">
      <w:pPr>
        <w:widowControl w:val="0"/>
        <w:autoSpaceDE w:val="0"/>
        <w:autoSpaceDN w:val="0"/>
        <w:adjustRightInd w:val="0"/>
        <w:spacing w:line="240" w:lineRule="auto"/>
        <w:ind w:left="640" w:hanging="640"/>
        <w:rPr>
          <w:rFonts w:ascii="Calibri" w:hAnsi="Calibri" w:cs="Calibri"/>
          <w:noProof/>
        </w:rPr>
      </w:pPr>
      <w:r w:rsidRPr="009A154A">
        <w:rPr>
          <w:rFonts w:ascii="Calibri" w:hAnsi="Calibri" w:cs="Calibri"/>
          <w:noProof/>
        </w:rPr>
        <w:t>[20]</w:t>
      </w:r>
      <w:r w:rsidRPr="009A154A">
        <w:rPr>
          <w:rFonts w:ascii="Calibri" w:hAnsi="Calibri" w:cs="Calibri"/>
          <w:noProof/>
        </w:rPr>
        <w:tab/>
        <w:t xml:space="preserve">J. X. Fan, M. Wen, and L. Kowaleski-Jones, “Rural–Urban Differences in Objective and Subjective Measures of Physical Activity: Findings From the National Health and Nutrition Examination Survey (NHANES) 2003–2006,” </w:t>
      </w:r>
      <w:r w:rsidRPr="009A154A">
        <w:rPr>
          <w:rFonts w:ascii="Calibri" w:hAnsi="Calibri" w:cs="Calibri"/>
          <w:i/>
          <w:iCs/>
          <w:noProof/>
        </w:rPr>
        <w:t>Prev. Chronic Dis.</w:t>
      </w:r>
      <w:r w:rsidRPr="009A154A">
        <w:rPr>
          <w:rFonts w:ascii="Calibri" w:hAnsi="Calibri" w:cs="Calibri"/>
          <w:noProof/>
        </w:rPr>
        <w:t>, vol. 11, p. 140189, Aug. 2014.</w:t>
      </w:r>
    </w:p>
    <w:p w14:paraId="70C25D3C" w14:textId="77777777" w:rsidR="009A154A" w:rsidRPr="009A154A" w:rsidRDefault="009A154A" w:rsidP="009A154A">
      <w:pPr>
        <w:widowControl w:val="0"/>
        <w:autoSpaceDE w:val="0"/>
        <w:autoSpaceDN w:val="0"/>
        <w:adjustRightInd w:val="0"/>
        <w:spacing w:line="240" w:lineRule="auto"/>
        <w:ind w:left="640" w:hanging="640"/>
        <w:rPr>
          <w:rFonts w:ascii="Calibri" w:hAnsi="Calibri" w:cs="Calibri"/>
          <w:noProof/>
        </w:rPr>
      </w:pPr>
      <w:r w:rsidRPr="009A154A">
        <w:rPr>
          <w:rFonts w:ascii="Calibri" w:hAnsi="Calibri" w:cs="Calibri"/>
          <w:noProof/>
        </w:rPr>
        <w:t>[21]</w:t>
      </w:r>
      <w:r w:rsidRPr="009A154A">
        <w:rPr>
          <w:rFonts w:ascii="Calibri" w:hAnsi="Calibri" w:cs="Calibri"/>
          <w:noProof/>
        </w:rPr>
        <w:tab/>
        <w:t xml:space="preserve">C. Tudor-Locke </w:t>
      </w:r>
      <w:r w:rsidRPr="009A154A">
        <w:rPr>
          <w:rFonts w:ascii="Calibri" w:hAnsi="Calibri" w:cs="Calibri"/>
          <w:i/>
          <w:iCs/>
          <w:noProof/>
        </w:rPr>
        <w:t>et al.</w:t>
      </w:r>
      <w:r w:rsidRPr="009A154A">
        <w:rPr>
          <w:rFonts w:ascii="Calibri" w:hAnsi="Calibri" w:cs="Calibri"/>
          <w:noProof/>
        </w:rPr>
        <w:t xml:space="preserve">, “Normative Steps/Day Values for Older Adults: NHANES 2005-2006,” </w:t>
      </w:r>
      <w:r w:rsidRPr="009A154A">
        <w:rPr>
          <w:rFonts w:ascii="Calibri" w:hAnsi="Calibri" w:cs="Calibri"/>
          <w:i/>
          <w:iCs/>
          <w:noProof/>
        </w:rPr>
        <w:t>Journals Gerontol. Ser. A Biol. Sci. Med. Sci.</w:t>
      </w:r>
      <w:r w:rsidRPr="009A154A">
        <w:rPr>
          <w:rFonts w:ascii="Calibri" w:hAnsi="Calibri" w:cs="Calibri"/>
          <w:noProof/>
        </w:rPr>
        <w:t>, vol. 68, no. 11, pp. 1426–1432, Nov. 2013.</w:t>
      </w:r>
    </w:p>
    <w:p w14:paraId="6B7FBFE1" w14:textId="77777777" w:rsidR="009A154A" w:rsidRPr="009A154A" w:rsidRDefault="009A154A" w:rsidP="009A154A">
      <w:pPr>
        <w:widowControl w:val="0"/>
        <w:autoSpaceDE w:val="0"/>
        <w:autoSpaceDN w:val="0"/>
        <w:adjustRightInd w:val="0"/>
        <w:spacing w:line="240" w:lineRule="auto"/>
        <w:ind w:left="640" w:hanging="640"/>
        <w:rPr>
          <w:rFonts w:ascii="Calibri" w:hAnsi="Calibri" w:cs="Calibri"/>
          <w:noProof/>
        </w:rPr>
      </w:pPr>
      <w:r w:rsidRPr="009A154A">
        <w:rPr>
          <w:rFonts w:ascii="Calibri" w:hAnsi="Calibri" w:cs="Calibri"/>
          <w:noProof/>
        </w:rPr>
        <w:t>[22]</w:t>
      </w:r>
      <w:r w:rsidRPr="009A154A">
        <w:rPr>
          <w:rFonts w:ascii="Calibri" w:hAnsi="Calibri" w:cs="Calibri"/>
          <w:noProof/>
        </w:rPr>
        <w:tab/>
        <w:t xml:space="preserve">B. M. Lynch, D. W. Dunstan, G. N. Healy, E. Winkler, E. Eakin, and N. Owen, “Objectively measured physical activity and sedentary time of breast cancer survivors, and associations with adiposity: findings from NHANES (2003–2006),” </w:t>
      </w:r>
      <w:r w:rsidRPr="009A154A">
        <w:rPr>
          <w:rFonts w:ascii="Calibri" w:hAnsi="Calibri" w:cs="Calibri"/>
          <w:i/>
          <w:iCs/>
          <w:noProof/>
        </w:rPr>
        <w:t>Cancer Causes Control</w:t>
      </w:r>
      <w:r w:rsidRPr="009A154A">
        <w:rPr>
          <w:rFonts w:ascii="Calibri" w:hAnsi="Calibri" w:cs="Calibri"/>
          <w:noProof/>
        </w:rPr>
        <w:t>, vol. 21, no. 2, pp. 283–288, Feb. 2010.</w:t>
      </w:r>
    </w:p>
    <w:p w14:paraId="1EF108F6" w14:textId="77777777" w:rsidR="009A154A" w:rsidRPr="009A154A" w:rsidRDefault="009A154A" w:rsidP="009A154A">
      <w:pPr>
        <w:widowControl w:val="0"/>
        <w:autoSpaceDE w:val="0"/>
        <w:autoSpaceDN w:val="0"/>
        <w:adjustRightInd w:val="0"/>
        <w:spacing w:line="240" w:lineRule="auto"/>
        <w:ind w:left="640" w:hanging="640"/>
        <w:rPr>
          <w:rFonts w:ascii="Calibri" w:hAnsi="Calibri" w:cs="Calibri"/>
          <w:noProof/>
        </w:rPr>
      </w:pPr>
      <w:r w:rsidRPr="009A154A">
        <w:rPr>
          <w:rFonts w:ascii="Calibri" w:hAnsi="Calibri" w:cs="Calibri"/>
          <w:noProof/>
        </w:rPr>
        <w:t>[23]</w:t>
      </w:r>
      <w:r w:rsidRPr="009A154A">
        <w:rPr>
          <w:rFonts w:ascii="Calibri" w:hAnsi="Calibri" w:cs="Calibri"/>
          <w:noProof/>
        </w:rPr>
        <w:tab/>
        <w:t xml:space="preserve">B. M. Lynch </w:t>
      </w:r>
      <w:r w:rsidRPr="009A154A">
        <w:rPr>
          <w:rFonts w:ascii="Calibri" w:hAnsi="Calibri" w:cs="Calibri"/>
          <w:i/>
          <w:iCs/>
          <w:noProof/>
        </w:rPr>
        <w:t>et al.</w:t>
      </w:r>
      <w:r w:rsidRPr="009A154A">
        <w:rPr>
          <w:rFonts w:ascii="Calibri" w:hAnsi="Calibri" w:cs="Calibri"/>
          <w:noProof/>
        </w:rPr>
        <w:t xml:space="preserve">, “Associations of objectively assessed physical activity and sedentary time with biomarkers of breast cancer risk in postmenopausal women: findings from NHANES (2003–2006),” </w:t>
      </w:r>
      <w:r w:rsidRPr="009A154A">
        <w:rPr>
          <w:rFonts w:ascii="Calibri" w:hAnsi="Calibri" w:cs="Calibri"/>
          <w:i/>
          <w:iCs/>
          <w:noProof/>
        </w:rPr>
        <w:t>Breast Cancer Res. Treat.</w:t>
      </w:r>
      <w:r w:rsidRPr="009A154A">
        <w:rPr>
          <w:rFonts w:ascii="Calibri" w:hAnsi="Calibri" w:cs="Calibri"/>
          <w:noProof/>
        </w:rPr>
        <w:t>, vol. 130, no. 1, pp. 183–194, Nov. 2011.</w:t>
      </w:r>
    </w:p>
    <w:p w14:paraId="1FF18057" w14:textId="77777777" w:rsidR="009A154A" w:rsidRPr="009A154A" w:rsidRDefault="009A154A" w:rsidP="009A154A">
      <w:pPr>
        <w:widowControl w:val="0"/>
        <w:autoSpaceDE w:val="0"/>
        <w:autoSpaceDN w:val="0"/>
        <w:adjustRightInd w:val="0"/>
        <w:spacing w:line="240" w:lineRule="auto"/>
        <w:ind w:left="640" w:hanging="640"/>
        <w:rPr>
          <w:rFonts w:ascii="Calibri" w:hAnsi="Calibri" w:cs="Calibri"/>
          <w:noProof/>
        </w:rPr>
      </w:pPr>
      <w:r w:rsidRPr="009A154A">
        <w:rPr>
          <w:rFonts w:ascii="Calibri" w:hAnsi="Calibri" w:cs="Calibri"/>
          <w:noProof/>
        </w:rPr>
        <w:t>[24]</w:t>
      </w:r>
      <w:r w:rsidRPr="009A154A">
        <w:rPr>
          <w:rFonts w:ascii="Calibri" w:hAnsi="Calibri" w:cs="Calibri"/>
          <w:noProof/>
        </w:rPr>
        <w:tab/>
        <w:t xml:space="preserve">M. A. Adams, W. D. Johnson, and C. Tudor-Locke, “Steps/day translation of the moderate-to-vigorous physical activity guideline for children and adolescents,” </w:t>
      </w:r>
      <w:r w:rsidRPr="009A154A">
        <w:rPr>
          <w:rFonts w:ascii="Calibri" w:hAnsi="Calibri" w:cs="Calibri"/>
          <w:i/>
          <w:iCs/>
          <w:noProof/>
        </w:rPr>
        <w:t>Int. J. Behav. Nutr. Phys. Act.</w:t>
      </w:r>
      <w:r w:rsidRPr="009A154A">
        <w:rPr>
          <w:rFonts w:ascii="Calibri" w:hAnsi="Calibri" w:cs="Calibri"/>
          <w:noProof/>
        </w:rPr>
        <w:t>, vol. 10, no. 1, p. 49, 2013.</w:t>
      </w:r>
    </w:p>
    <w:p w14:paraId="0ED53B36" w14:textId="77777777" w:rsidR="009A154A" w:rsidRPr="009A154A" w:rsidRDefault="009A154A" w:rsidP="009A154A">
      <w:pPr>
        <w:widowControl w:val="0"/>
        <w:autoSpaceDE w:val="0"/>
        <w:autoSpaceDN w:val="0"/>
        <w:adjustRightInd w:val="0"/>
        <w:spacing w:line="240" w:lineRule="auto"/>
        <w:ind w:left="640" w:hanging="640"/>
        <w:rPr>
          <w:rFonts w:ascii="Calibri" w:hAnsi="Calibri" w:cs="Calibri"/>
          <w:noProof/>
        </w:rPr>
      </w:pPr>
      <w:r w:rsidRPr="009A154A">
        <w:rPr>
          <w:rFonts w:ascii="Calibri" w:hAnsi="Calibri" w:cs="Calibri"/>
          <w:noProof/>
        </w:rPr>
        <w:t>[25]</w:t>
      </w:r>
      <w:r w:rsidRPr="009A154A">
        <w:rPr>
          <w:rFonts w:ascii="Calibri" w:hAnsi="Calibri" w:cs="Calibri"/>
          <w:noProof/>
        </w:rPr>
        <w:tab/>
        <w:t xml:space="preserve">J. K. Vallance, E. A. H. Winkler, P. A. Gardiner, G. N. Healy, B. M. Lynch, and N. Owen, “Associations of objectively-assessed physical activity and sedentary time with depression: NHANES (2005–2006),” </w:t>
      </w:r>
      <w:r w:rsidRPr="009A154A">
        <w:rPr>
          <w:rFonts w:ascii="Calibri" w:hAnsi="Calibri" w:cs="Calibri"/>
          <w:i/>
          <w:iCs/>
          <w:noProof/>
        </w:rPr>
        <w:t>Prev. Med. (Baltim).</w:t>
      </w:r>
      <w:r w:rsidRPr="009A154A">
        <w:rPr>
          <w:rFonts w:ascii="Calibri" w:hAnsi="Calibri" w:cs="Calibri"/>
          <w:noProof/>
        </w:rPr>
        <w:t>, vol. 53, no. 4–5, pp. 284–288, Oct. 2011.</w:t>
      </w:r>
    </w:p>
    <w:p w14:paraId="254D4389" w14:textId="77777777" w:rsidR="009A154A" w:rsidRPr="009A154A" w:rsidRDefault="009A154A" w:rsidP="009A154A">
      <w:pPr>
        <w:widowControl w:val="0"/>
        <w:autoSpaceDE w:val="0"/>
        <w:autoSpaceDN w:val="0"/>
        <w:adjustRightInd w:val="0"/>
        <w:spacing w:line="240" w:lineRule="auto"/>
        <w:ind w:left="640" w:hanging="640"/>
        <w:rPr>
          <w:rFonts w:ascii="Calibri" w:hAnsi="Calibri" w:cs="Calibri"/>
          <w:noProof/>
        </w:rPr>
      </w:pPr>
      <w:r w:rsidRPr="009A154A">
        <w:rPr>
          <w:rFonts w:ascii="Calibri" w:hAnsi="Calibri" w:cs="Calibri"/>
          <w:noProof/>
        </w:rPr>
        <w:t>[26]</w:t>
      </w:r>
      <w:r w:rsidRPr="009A154A">
        <w:rPr>
          <w:rFonts w:ascii="Calibri" w:hAnsi="Calibri" w:cs="Calibri"/>
          <w:noProof/>
        </w:rPr>
        <w:tab/>
        <w:t xml:space="preserve">S. M. Camhi, S. B. Sisson, W. D. Johnson, P. T. Katzmarzyk, and C. Tudor-Locke, “Accelerometer-determined moderate intensity lifestyle activity and cardiometabolic health,” </w:t>
      </w:r>
      <w:r w:rsidRPr="009A154A">
        <w:rPr>
          <w:rFonts w:ascii="Calibri" w:hAnsi="Calibri" w:cs="Calibri"/>
          <w:i/>
          <w:iCs/>
          <w:noProof/>
        </w:rPr>
        <w:t>Prev. Med. (Baltim).</w:t>
      </w:r>
      <w:r w:rsidRPr="009A154A">
        <w:rPr>
          <w:rFonts w:ascii="Calibri" w:hAnsi="Calibri" w:cs="Calibri"/>
          <w:noProof/>
        </w:rPr>
        <w:t>, vol. 52, no. 5, pp. 358–360, May 2011.</w:t>
      </w:r>
    </w:p>
    <w:p w14:paraId="2024AC19" w14:textId="77777777" w:rsidR="009A154A" w:rsidRPr="009A154A" w:rsidRDefault="009A154A" w:rsidP="009A154A">
      <w:pPr>
        <w:widowControl w:val="0"/>
        <w:autoSpaceDE w:val="0"/>
        <w:autoSpaceDN w:val="0"/>
        <w:adjustRightInd w:val="0"/>
        <w:spacing w:line="240" w:lineRule="auto"/>
        <w:ind w:left="640" w:hanging="640"/>
        <w:rPr>
          <w:rFonts w:ascii="Calibri" w:hAnsi="Calibri" w:cs="Calibri"/>
          <w:noProof/>
        </w:rPr>
      </w:pPr>
      <w:r w:rsidRPr="009A154A">
        <w:rPr>
          <w:rFonts w:ascii="Calibri" w:hAnsi="Calibri" w:cs="Calibri"/>
          <w:noProof/>
        </w:rPr>
        <w:t>[27]</w:t>
      </w:r>
      <w:r w:rsidRPr="009A154A">
        <w:rPr>
          <w:rFonts w:ascii="Calibri" w:hAnsi="Calibri" w:cs="Calibri"/>
          <w:noProof/>
        </w:rPr>
        <w:tab/>
        <w:t xml:space="preserve">V. R. Varma </w:t>
      </w:r>
      <w:r w:rsidRPr="009A154A">
        <w:rPr>
          <w:rFonts w:ascii="Calibri" w:hAnsi="Calibri" w:cs="Calibri"/>
          <w:i/>
          <w:iCs/>
          <w:noProof/>
        </w:rPr>
        <w:t>et al.</w:t>
      </w:r>
      <w:r w:rsidRPr="009A154A">
        <w:rPr>
          <w:rFonts w:ascii="Calibri" w:hAnsi="Calibri" w:cs="Calibri"/>
          <w:noProof/>
        </w:rPr>
        <w:t xml:space="preserve">, “Re-evaluating the effect of age on physical activity over the lifespan,” </w:t>
      </w:r>
      <w:r w:rsidRPr="009A154A">
        <w:rPr>
          <w:rFonts w:ascii="Calibri" w:hAnsi="Calibri" w:cs="Calibri"/>
          <w:i/>
          <w:iCs/>
          <w:noProof/>
        </w:rPr>
        <w:t>Prev. Med. (Baltim).</w:t>
      </w:r>
      <w:r w:rsidRPr="009A154A">
        <w:rPr>
          <w:rFonts w:ascii="Calibri" w:hAnsi="Calibri" w:cs="Calibri"/>
          <w:noProof/>
        </w:rPr>
        <w:t>, vol. 101, pp. 102–108, 2017.</w:t>
      </w:r>
    </w:p>
    <w:p w14:paraId="39EAFFF1" w14:textId="77777777" w:rsidR="009A154A" w:rsidRPr="009A154A" w:rsidRDefault="009A154A" w:rsidP="009A154A">
      <w:pPr>
        <w:widowControl w:val="0"/>
        <w:autoSpaceDE w:val="0"/>
        <w:autoSpaceDN w:val="0"/>
        <w:adjustRightInd w:val="0"/>
        <w:spacing w:line="240" w:lineRule="auto"/>
        <w:ind w:left="640" w:hanging="640"/>
        <w:rPr>
          <w:rFonts w:ascii="Calibri" w:hAnsi="Calibri" w:cs="Calibri"/>
          <w:noProof/>
        </w:rPr>
      </w:pPr>
      <w:r w:rsidRPr="009A154A">
        <w:rPr>
          <w:rFonts w:ascii="Calibri" w:hAnsi="Calibri" w:cs="Calibri"/>
          <w:noProof/>
        </w:rPr>
        <w:t>[28]</w:t>
      </w:r>
      <w:r w:rsidRPr="009A154A">
        <w:rPr>
          <w:rFonts w:ascii="Calibri" w:hAnsi="Calibri" w:cs="Calibri"/>
          <w:noProof/>
        </w:rPr>
        <w:tab/>
        <w:t xml:space="preserve">V. R. Varma </w:t>
      </w:r>
      <w:r w:rsidRPr="009A154A">
        <w:rPr>
          <w:rFonts w:ascii="Calibri" w:hAnsi="Calibri" w:cs="Calibri"/>
          <w:i/>
          <w:iCs/>
          <w:noProof/>
        </w:rPr>
        <w:t>et al.</w:t>
      </w:r>
      <w:r w:rsidRPr="009A154A">
        <w:rPr>
          <w:rFonts w:ascii="Calibri" w:hAnsi="Calibri" w:cs="Calibri"/>
          <w:noProof/>
        </w:rPr>
        <w:t xml:space="preserve">, “Total volume of physical activity: TAC, TLAC or TAC( λ ),” </w:t>
      </w:r>
      <w:r w:rsidRPr="009A154A">
        <w:rPr>
          <w:rFonts w:ascii="Calibri" w:hAnsi="Calibri" w:cs="Calibri"/>
          <w:i/>
          <w:iCs/>
          <w:noProof/>
        </w:rPr>
        <w:t>Prev. Med. (Baltim).</w:t>
      </w:r>
      <w:r w:rsidRPr="009A154A">
        <w:rPr>
          <w:rFonts w:ascii="Calibri" w:hAnsi="Calibri" w:cs="Calibri"/>
          <w:noProof/>
        </w:rPr>
        <w:t xml:space="preserve">, </w:t>
      </w:r>
      <w:r w:rsidRPr="009A154A">
        <w:rPr>
          <w:rFonts w:ascii="Calibri" w:hAnsi="Calibri" w:cs="Calibri"/>
          <w:noProof/>
        </w:rPr>
        <w:lastRenderedPageBreak/>
        <w:t>vol. 106, pp. 233–235, Jan. 2018.</w:t>
      </w:r>
    </w:p>
    <w:p w14:paraId="0769979F" w14:textId="77777777" w:rsidR="009A154A" w:rsidRPr="009A154A" w:rsidRDefault="009A154A" w:rsidP="009A154A">
      <w:pPr>
        <w:widowControl w:val="0"/>
        <w:autoSpaceDE w:val="0"/>
        <w:autoSpaceDN w:val="0"/>
        <w:adjustRightInd w:val="0"/>
        <w:spacing w:line="240" w:lineRule="auto"/>
        <w:ind w:left="640" w:hanging="640"/>
        <w:rPr>
          <w:rFonts w:ascii="Calibri" w:hAnsi="Calibri" w:cs="Calibri"/>
          <w:noProof/>
        </w:rPr>
      </w:pPr>
      <w:r w:rsidRPr="009A154A">
        <w:rPr>
          <w:rFonts w:ascii="Calibri" w:hAnsi="Calibri" w:cs="Calibri"/>
          <w:noProof/>
        </w:rPr>
        <w:t>[29]</w:t>
      </w:r>
      <w:r w:rsidRPr="009A154A">
        <w:rPr>
          <w:rFonts w:ascii="Calibri" w:hAnsi="Calibri" w:cs="Calibri"/>
          <w:noProof/>
        </w:rPr>
        <w:tab/>
        <w:t xml:space="preserve">D. L. Wolff-Hughes, E. C. Fitzhugh, D. R. Bassett, and J. R. Churilla, “Total Activity Counts and Bouted Minutes of Moderate-To-Vigorous Physical Activity: Relationships with Cardiometabolic Biomarkers Using 2003–2006 NHANES,” </w:t>
      </w:r>
      <w:r w:rsidRPr="009A154A">
        <w:rPr>
          <w:rFonts w:ascii="Calibri" w:hAnsi="Calibri" w:cs="Calibri"/>
          <w:i/>
          <w:iCs/>
          <w:noProof/>
        </w:rPr>
        <w:t>J. Phys. Act. Heal.</w:t>
      </w:r>
      <w:r w:rsidRPr="009A154A">
        <w:rPr>
          <w:rFonts w:ascii="Calibri" w:hAnsi="Calibri" w:cs="Calibri"/>
          <w:noProof/>
        </w:rPr>
        <w:t>, vol. 12, no. 5, pp. 694–700, May 2015.</w:t>
      </w:r>
    </w:p>
    <w:p w14:paraId="78EA64C8" w14:textId="77777777" w:rsidR="009A154A" w:rsidRPr="009A154A" w:rsidRDefault="009A154A" w:rsidP="009A154A">
      <w:pPr>
        <w:widowControl w:val="0"/>
        <w:autoSpaceDE w:val="0"/>
        <w:autoSpaceDN w:val="0"/>
        <w:adjustRightInd w:val="0"/>
        <w:spacing w:line="240" w:lineRule="auto"/>
        <w:ind w:left="640" w:hanging="640"/>
        <w:rPr>
          <w:rFonts w:ascii="Calibri" w:hAnsi="Calibri" w:cs="Calibri"/>
          <w:noProof/>
        </w:rPr>
      </w:pPr>
      <w:r w:rsidRPr="009A154A">
        <w:rPr>
          <w:rFonts w:ascii="Calibri" w:hAnsi="Calibri" w:cs="Calibri"/>
          <w:noProof/>
        </w:rPr>
        <w:t>[30]</w:t>
      </w:r>
      <w:r w:rsidRPr="009A154A">
        <w:rPr>
          <w:rFonts w:ascii="Calibri" w:hAnsi="Calibri" w:cs="Calibri"/>
          <w:noProof/>
        </w:rPr>
        <w:tab/>
        <w:t xml:space="preserve">P. D. Loprinzi, H. Lee, B. Gilham, and B. J. Cardinal, “Association Between Accelerometer-Assessed Physical Activity and Tinnitus, NHANES 2005–2006,” </w:t>
      </w:r>
      <w:r w:rsidRPr="009A154A">
        <w:rPr>
          <w:rFonts w:ascii="Calibri" w:hAnsi="Calibri" w:cs="Calibri"/>
          <w:i/>
          <w:iCs/>
          <w:noProof/>
        </w:rPr>
        <w:t>Res. Q. Exerc. Sport</w:t>
      </w:r>
      <w:r w:rsidRPr="009A154A">
        <w:rPr>
          <w:rFonts w:ascii="Calibri" w:hAnsi="Calibri" w:cs="Calibri"/>
          <w:noProof/>
        </w:rPr>
        <w:t>, vol. 84, no. 2, pp. 177–185, Jun. 2013.</w:t>
      </w:r>
    </w:p>
    <w:p w14:paraId="53294B6F" w14:textId="77777777" w:rsidR="009A154A" w:rsidRPr="009A154A" w:rsidRDefault="009A154A" w:rsidP="009A154A">
      <w:pPr>
        <w:widowControl w:val="0"/>
        <w:autoSpaceDE w:val="0"/>
        <w:autoSpaceDN w:val="0"/>
        <w:adjustRightInd w:val="0"/>
        <w:spacing w:line="240" w:lineRule="auto"/>
        <w:ind w:left="640" w:hanging="640"/>
        <w:rPr>
          <w:rFonts w:ascii="Calibri" w:hAnsi="Calibri" w:cs="Calibri"/>
          <w:noProof/>
        </w:rPr>
      </w:pPr>
      <w:r w:rsidRPr="009A154A">
        <w:rPr>
          <w:rFonts w:ascii="Calibri" w:hAnsi="Calibri" w:cs="Calibri"/>
          <w:noProof/>
        </w:rPr>
        <w:t>[31]</w:t>
      </w:r>
      <w:r w:rsidRPr="009A154A">
        <w:rPr>
          <w:rFonts w:ascii="Calibri" w:hAnsi="Calibri" w:cs="Calibri"/>
          <w:noProof/>
        </w:rPr>
        <w:tab/>
        <w:t xml:space="preserve">S. B. Sisson, S. M. Camhi, T. S. Church, C. Tudor-Locke, W. D. Johnson, and P. T. Katzmarzyk, “Accelerometer-Determined Steps/Day and Metabolic Syndrome,” </w:t>
      </w:r>
      <w:r w:rsidRPr="009A154A">
        <w:rPr>
          <w:rFonts w:ascii="Calibri" w:hAnsi="Calibri" w:cs="Calibri"/>
          <w:i/>
          <w:iCs/>
          <w:noProof/>
        </w:rPr>
        <w:t>Am. J. Prev. Med.</w:t>
      </w:r>
      <w:r w:rsidRPr="009A154A">
        <w:rPr>
          <w:rFonts w:ascii="Calibri" w:hAnsi="Calibri" w:cs="Calibri"/>
          <w:noProof/>
        </w:rPr>
        <w:t>, vol. 38, no. 6, pp. 575–582, Jun. 2010.</w:t>
      </w:r>
    </w:p>
    <w:p w14:paraId="4E330753" w14:textId="24B1A832" w:rsidR="009A154A" w:rsidRDefault="009A154A" w:rsidP="009A154A">
      <w:pPr>
        <w:widowControl w:val="0"/>
        <w:autoSpaceDE w:val="0"/>
        <w:autoSpaceDN w:val="0"/>
        <w:adjustRightInd w:val="0"/>
        <w:spacing w:line="240" w:lineRule="auto"/>
        <w:ind w:left="480" w:hanging="480"/>
      </w:pPr>
      <w:r>
        <w:fldChar w:fldCharType="end"/>
      </w:r>
    </w:p>
    <w:sectPr w:rsidR="009A154A" w:rsidSect="00846A95">
      <w:pgSz w:w="12240" w:h="15840"/>
      <w:pgMar w:top="1440" w:right="1440" w:bottom="1440" w:left="1440" w:header="720" w:footer="720" w:gutter="0"/>
      <w:cols w:space="720"/>
      <w:docGrid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6"/>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154A"/>
    <w:rsid w:val="0055311E"/>
    <w:rsid w:val="00846A95"/>
    <w:rsid w:val="009A154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F8B4A2"/>
  <w14:defaultImageDpi w14:val="32767"/>
  <w15:chartTrackingRefBased/>
  <w15:docId w15:val="{EFA7D2EB-B509-0046-B463-ED2D20357F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A154A"/>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A154A"/>
    <w:rPr>
      <w:sz w:val="16"/>
      <w:szCs w:val="16"/>
    </w:rPr>
  </w:style>
  <w:style w:type="paragraph" w:styleId="CommentText">
    <w:name w:val="annotation text"/>
    <w:basedOn w:val="Normal"/>
    <w:link w:val="CommentTextChar"/>
    <w:uiPriority w:val="99"/>
    <w:semiHidden/>
    <w:unhideWhenUsed/>
    <w:rsid w:val="009A154A"/>
    <w:pPr>
      <w:spacing w:line="240" w:lineRule="auto"/>
    </w:pPr>
    <w:rPr>
      <w:sz w:val="20"/>
      <w:szCs w:val="20"/>
    </w:rPr>
  </w:style>
  <w:style w:type="character" w:customStyle="1" w:styleId="CommentTextChar">
    <w:name w:val="Comment Text Char"/>
    <w:basedOn w:val="DefaultParagraphFont"/>
    <w:link w:val="CommentText"/>
    <w:uiPriority w:val="99"/>
    <w:semiHidden/>
    <w:rsid w:val="009A154A"/>
    <w:rPr>
      <w:sz w:val="20"/>
      <w:szCs w:val="20"/>
    </w:rPr>
  </w:style>
  <w:style w:type="paragraph" w:styleId="BalloonText">
    <w:name w:val="Balloon Text"/>
    <w:basedOn w:val="Normal"/>
    <w:link w:val="BalloonTextChar"/>
    <w:uiPriority w:val="99"/>
    <w:semiHidden/>
    <w:unhideWhenUsed/>
    <w:rsid w:val="009A154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A154A"/>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EA578D-C81D-0E4E-9C77-36A0BD050C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Pages>
  <Words>6805</Words>
  <Characters>38791</Characters>
  <Application>Microsoft Office Word</Application>
  <DocSecurity>0</DocSecurity>
  <Lines>323</Lines>
  <Paragraphs>91</Paragraphs>
  <ScaleCrop>false</ScaleCrop>
  <Company/>
  <LinksUpToDate>false</LinksUpToDate>
  <CharactersWithSpaces>45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rui Di</dc:creator>
  <cp:keywords/>
  <dc:description/>
  <cp:lastModifiedBy>Junrui Di</cp:lastModifiedBy>
  <cp:revision>1</cp:revision>
  <dcterms:created xsi:type="dcterms:W3CDTF">2018-08-20T22:51:00Z</dcterms:created>
  <dcterms:modified xsi:type="dcterms:W3CDTF">2018-08-20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1307d3f-7d6a-3e98-a852-a427a90bac1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mc-medical-research-methodology</vt:lpwstr>
  </property>
  <property fmtid="{D5CDD505-2E9C-101B-9397-08002B2CF9AE}" pid="10" name="Mendeley Recent Style Name 2_1">
    <vt:lpwstr>BMC Medical Research Methodolog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reventive-medicine</vt:lpwstr>
  </property>
  <property fmtid="{D5CDD505-2E9C-101B-9397-08002B2CF9AE}" pid="24" name="Mendeley Recent Style Name 9_1">
    <vt:lpwstr>Preventive Medicine</vt:lpwstr>
  </property>
</Properties>
</file>